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E308411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color w:val="000000"/>
        </w:rPr>
        <w:t>Name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Journal: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color w:val="000000"/>
        </w:rPr>
        <w:t>World</w:t>
      </w:r>
      <w:r w:rsidR="006529E5" w:rsidRPr="001A027B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color w:val="000000"/>
        </w:rPr>
        <w:t>Journal</w:t>
      </w:r>
      <w:r w:rsidR="006529E5" w:rsidRPr="001A027B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color w:val="000000"/>
        </w:rPr>
        <w:t>Cases</w:t>
      </w:r>
    </w:p>
    <w:p w14:paraId="464735AD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color w:val="000000"/>
        </w:rPr>
        <w:t>Manuscript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NO: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72929</w:t>
      </w:r>
    </w:p>
    <w:p w14:paraId="34E2FBD9" w14:textId="3C96341C" w:rsidR="00A77B3E" w:rsidRPr="001A027B" w:rsidRDefault="004F2356" w:rsidP="001A027B">
      <w:pPr>
        <w:spacing w:line="360" w:lineRule="auto"/>
        <w:jc w:val="both"/>
        <w:rPr>
          <w:rFonts w:ascii="Book Antiqua" w:hAnsi="Book Antiqua"/>
          <w:lang w:eastAsia="zh-CN"/>
        </w:rPr>
      </w:pPr>
      <w:r w:rsidRPr="001A027B">
        <w:rPr>
          <w:rFonts w:ascii="Book Antiqua" w:eastAsia="Book Antiqua" w:hAnsi="Book Antiqua" w:cs="Book Antiqua"/>
          <w:b/>
          <w:color w:val="000000"/>
        </w:rPr>
        <w:t>Manuscript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Type: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F9454D" w:rsidRPr="001A027B">
        <w:rPr>
          <w:rFonts w:ascii="Book Antiqua" w:hAnsi="Book Antiqua" w:cs="Book Antiqua"/>
          <w:color w:val="000000"/>
          <w:lang w:eastAsia="zh-CN"/>
        </w:rPr>
        <w:t>MINI</w:t>
      </w:r>
      <w:r w:rsidRPr="001A027B">
        <w:rPr>
          <w:rFonts w:ascii="Book Antiqua" w:eastAsia="Book Antiqua" w:hAnsi="Book Antiqua" w:cs="Book Antiqua"/>
          <w:color w:val="000000"/>
        </w:rPr>
        <w:t>REVIEW</w:t>
      </w:r>
      <w:r w:rsidR="00F9454D" w:rsidRPr="001A027B">
        <w:rPr>
          <w:rFonts w:ascii="Book Antiqua" w:hAnsi="Book Antiqua" w:cs="Book Antiqua"/>
          <w:color w:val="000000"/>
          <w:lang w:eastAsia="zh-CN"/>
        </w:rPr>
        <w:t>S</w:t>
      </w:r>
    </w:p>
    <w:p w14:paraId="02E4910C" w14:textId="77777777" w:rsidR="00A77B3E" w:rsidRPr="001A027B" w:rsidRDefault="00A77B3E" w:rsidP="001A027B">
      <w:pPr>
        <w:spacing w:line="360" w:lineRule="auto"/>
        <w:jc w:val="both"/>
        <w:rPr>
          <w:rFonts w:ascii="Book Antiqua" w:hAnsi="Book Antiqua"/>
        </w:rPr>
      </w:pPr>
    </w:p>
    <w:p w14:paraId="159D2B57" w14:textId="73B71EF1" w:rsidR="00A77B3E" w:rsidRPr="001A027B" w:rsidRDefault="009B3429" w:rsidP="001A027B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 w:rsidRPr="001A027B">
        <w:rPr>
          <w:rFonts w:ascii="Book Antiqua" w:eastAsia="Book Antiqua" w:hAnsi="Book Antiqua" w:cs="Book Antiqua"/>
          <w:b/>
          <w:color w:val="000000"/>
        </w:rPr>
        <w:t>D</w:t>
      </w:r>
      <w:r w:rsidR="004F2356" w:rsidRPr="001A027B">
        <w:rPr>
          <w:rFonts w:ascii="Book Antiqua" w:eastAsia="Book Antiqua" w:hAnsi="Book Antiqua" w:cs="Book Antiqua"/>
          <w:b/>
          <w:color w:val="000000"/>
        </w:rPr>
        <w:t>evelopment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b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C22123" w:rsidRPr="001A027B">
        <w:rPr>
          <w:rFonts w:ascii="Book Antiqua" w:eastAsia="Book Antiqua" w:hAnsi="Book Antiqua" w:cs="Book Antiqua"/>
          <w:b/>
          <w:color w:val="000000"/>
        </w:rPr>
        <w:t>clustered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C22123" w:rsidRPr="001A027B">
        <w:rPr>
          <w:rFonts w:ascii="Book Antiqua" w:eastAsia="Book Antiqua" w:hAnsi="Book Antiqua" w:cs="Book Antiqua"/>
          <w:b/>
          <w:color w:val="000000"/>
        </w:rPr>
        <w:t>regularly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C22123" w:rsidRPr="001A027B">
        <w:rPr>
          <w:rFonts w:ascii="Book Antiqua" w:eastAsia="Book Antiqua" w:hAnsi="Book Antiqua" w:cs="Book Antiqua"/>
          <w:b/>
          <w:color w:val="000000"/>
        </w:rPr>
        <w:t>interspaced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C22123" w:rsidRPr="001A027B">
        <w:rPr>
          <w:rFonts w:ascii="Book Antiqua" w:eastAsia="Book Antiqua" w:hAnsi="Book Antiqua" w:cs="Book Antiqua"/>
          <w:b/>
          <w:color w:val="000000"/>
        </w:rPr>
        <w:t>short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C22123" w:rsidRPr="001A027B">
        <w:rPr>
          <w:rFonts w:ascii="Book Antiqua" w:eastAsia="Book Antiqua" w:hAnsi="Book Antiqua" w:cs="Book Antiqua"/>
          <w:b/>
          <w:color w:val="000000"/>
        </w:rPr>
        <w:t>palindromic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C22123" w:rsidRPr="001A027B">
        <w:rPr>
          <w:rFonts w:ascii="Book Antiqua" w:eastAsia="Book Antiqua" w:hAnsi="Book Antiqua" w:cs="Book Antiqua"/>
          <w:b/>
          <w:color w:val="000000"/>
        </w:rPr>
        <w:t>repeats</w:t>
      </w:r>
      <w:r w:rsidR="004F2356" w:rsidRPr="001A027B">
        <w:rPr>
          <w:rFonts w:ascii="Book Antiqua" w:eastAsia="Book Antiqua" w:hAnsi="Book Antiqua" w:cs="Book Antiqua"/>
          <w:b/>
          <w:color w:val="000000"/>
        </w:rPr>
        <w:t>/</w:t>
      </w:r>
      <w:r w:rsidR="002542A7" w:rsidRPr="001A027B">
        <w:rPr>
          <w:rFonts w:ascii="Book Antiqua" w:eastAsia="Book Antiqua" w:hAnsi="Book Antiqua" w:cs="Book Antiqua"/>
          <w:b/>
          <w:color w:val="000000"/>
        </w:rPr>
        <w:t>CRISPR-associated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b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b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b/>
          <w:color w:val="000000"/>
        </w:rPr>
        <w:t>potential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b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b/>
          <w:color w:val="000000"/>
        </w:rPr>
        <w:t>applications</w:t>
      </w:r>
    </w:p>
    <w:p w14:paraId="49946201" w14:textId="77777777" w:rsidR="00A77B3E" w:rsidRPr="001A027B" w:rsidRDefault="00A77B3E" w:rsidP="001A027B">
      <w:pPr>
        <w:spacing w:line="360" w:lineRule="auto"/>
        <w:jc w:val="both"/>
        <w:rPr>
          <w:rFonts w:ascii="Book Antiqua" w:hAnsi="Book Antiqua"/>
        </w:rPr>
      </w:pPr>
    </w:p>
    <w:p w14:paraId="5C809016" w14:textId="237D6F32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color w:val="000000"/>
        </w:rPr>
        <w:t>Hua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C22123" w:rsidRPr="001A027B">
        <w:rPr>
          <w:rFonts w:ascii="Book Antiqua" w:hAnsi="Book Antiqua" w:cs="Book Antiqua"/>
          <w:color w:val="000000"/>
          <w:lang w:eastAsia="zh-CN"/>
        </w:rPr>
        <w:t>YY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ic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2A4406" w:rsidRPr="001A027B">
        <w:rPr>
          <w:rFonts w:ascii="Book Antiqua" w:eastAsia="Book Antiqua" w:hAnsi="Book Antiqua" w:cs="Book Antiqua"/>
          <w:color w:val="000000"/>
        </w:rPr>
        <w:t>t</w:t>
      </w:r>
      <w:r w:rsidRPr="001A027B">
        <w:rPr>
          <w:rFonts w:ascii="Book Antiqua" w:eastAsia="Book Antiqua" w:hAnsi="Book Antiqua" w:cs="Book Antiqua"/>
          <w:color w:val="000000"/>
        </w:rPr>
        <w:t>echnology</w:t>
      </w:r>
    </w:p>
    <w:p w14:paraId="4B248005" w14:textId="77777777" w:rsidR="00A77B3E" w:rsidRPr="001A027B" w:rsidRDefault="00A77B3E" w:rsidP="001A027B">
      <w:pPr>
        <w:spacing w:line="360" w:lineRule="auto"/>
        <w:jc w:val="both"/>
        <w:rPr>
          <w:rFonts w:ascii="Book Antiqua" w:hAnsi="Book Antiqua"/>
        </w:rPr>
      </w:pPr>
    </w:p>
    <w:p w14:paraId="52502C76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proofErr w:type="spellStart"/>
      <w:r w:rsidRPr="001A027B">
        <w:rPr>
          <w:rFonts w:ascii="Book Antiqua" w:eastAsia="Book Antiqua" w:hAnsi="Book Antiqua" w:cs="Book Antiqua"/>
          <w:color w:val="000000"/>
        </w:rPr>
        <w:t>Yu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>-Y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uang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Xiao-Yu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Zhang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Zhu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Ji</w:t>
      </w:r>
      <w:proofErr w:type="spellEnd"/>
    </w:p>
    <w:p w14:paraId="68C6933D" w14:textId="77777777" w:rsidR="00A77B3E" w:rsidRPr="001A027B" w:rsidRDefault="00A77B3E" w:rsidP="001A027B">
      <w:pPr>
        <w:spacing w:line="360" w:lineRule="auto"/>
        <w:jc w:val="both"/>
        <w:rPr>
          <w:rFonts w:ascii="Book Antiqua" w:hAnsi="Book Antiqua"/>
        </w:rPr>
      </w:pPr>
    </w:p>
    <w:p w14:paraId="250B8C57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Yue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>-Ying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Huang,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Xiao-Yu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Zhang,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Ping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Zhu,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choo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d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aborator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Weifang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d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niversit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Weifang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261053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ando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vinc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hina</w:t>
      </w:r>
    </w:p>
    <w:p w14:paraId="47139EC7" w14:textId="77777777" w:rsidR="00A77B3E" w:rsidRPr="001A027B" w:rsidRDefault="00A77B3E" w:rsidP="001A027B">
      <w:pPr>
        <w:spacing w:line="360" w:lineRule="auto"/>
        <w:jc w:val="both"/>
        <w:rPr>
          <w:rFonts w:ascii="Book Antiqua" w:hAnsi="Book Antiqua"/>
        </w:rPr>
      </w:pPr>
    </w:p>
    <w:p w14:paraId="56BF0279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bCs/>
          <w:color w:val="000000"/>
        </w:rPr>
        <w:t>Ling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Ji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partm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aborator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dicin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ek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niversi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enzh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ospital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enzh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518035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uangdo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vinc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hina</w:t>
      </w:r>
    </w:p>
    <w:p w14:paraId="78CEAF0D" w14:textId="77777777" w:rsidR="00A77B3E" w:rsidRPr="001A027B" w:rsidRDefault="00A77B3E" w:rsidP="001A027B">
      <w:pPr>
        <w:spacing w:line="360" w:lineRule="auto"/>
        <w:jc w:val="both"/>
        <w:rPr>
          <w:rFonts w:ascii="Book Antiqua" w:hAnsi="Book Antiqua"/>
        </w:rPr>
      </w:pPr>
    </w:p>
    <w:p w14:paraId="2C1E706C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ua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C22123" w:rsidRPr="001A027B">
        <w:rPr>
          <w:rFonts w:ascii="Book Antiqua" w:hAnsi="Book Antiqua" w:cs="Book Antiqua"/>
          <w:color w:val="000000"/>
          <w:lang w:eastAsia="zh-CN"/>
        </w:rPr>
        <w:t>YY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tribu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cep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udy;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Zha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C22123" w:rsidRPr="001A027B">
        <w:rPr>
          <w:rFonts w:ascii="Book Antiqua" w:hAnsi="Book Antiqua" w:cs="Book Antiqua"/>
          <w:color w:val="000000"/>
          <w:lang w:eastAsia="zh-CN"/>
        </w:rPr>
        <w:t>XY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sign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ork;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Zhu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C22123" w:rsidRPr="001A027B">
        <w:rPr>
          <w:rFonts w:ascii="Book Antiqua" w:hAnsi="Book Antiqua" w:cs="Book Antiqua"/>
          <w:color w:val="000000"/>
          <w:lang w:eastAsia="zh-CN"/>
        </w:rPr>
        <w:t>P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tribu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quisi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e;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Ji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C22123" w:rsidRPr="001A027B">
        <w:rPr>
          <w:rFonts w:ascii="Book Antiqua" w:hAnsi="Book Antiqua" w:cs="Book Antiqua"/>
          <w:color w:val="000000"/>
          <w:lang w:eastAsia="zh-CN"/>
        </w:rPr>
        <w:t>L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vi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anuscrip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tical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mporta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tellectu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tent;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C22123" w:rsidRPr="001A027B">
        <w:rPr>
          <w:rFonts w:ascii="Book Antiqua" w:hAnsi="Book Antiqua" w:cs="Book Antiqua"/>
          <w:color w:val="000000"/>
          <w:lang w:eastAsia="zh-CN"/>
        </w:rPr>
        <w:t>a</w:t>
      </w:r>
      <w:r w:rsidRPr="001A027B">
        <w:rPr>
          <w:rFonts w:ascii="Book Antiqua" w:eastAsia="Book Antiqua" w:hAnsi="Book Antiqua" w:cs="Book Antiqua"/>
          <w:color w:val="000000"/>
        </w:rPr>
        <w:t>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utho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a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anuscrip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a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i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in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rov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ers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ublished.</w:t>
      </w:r>
    </w:p>
    <w:p w14:paraId="26CBABE3" w14:textId="77777777" w:rsidR="00A77B3E" w:rsidRPr="001A027B" w:rsidRDefault="00A77B3E" w:rsidP="001A027B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1E1FA3D0" w14:textId="49C8E664" w:rsidR="003878E8" w:rsidRPr="001A027B" w:rsidRDefault="003878E8" w:rsidP="001A027B">
      <w:pPr>
        <w:spacing w:line="360" w:lineRule="auto"/>
        <w:jc w:val="both"/>
        <w:rPr>
          <w:rFonts w:ascii="Book Antiqua" w:hAnsi="Book Antiqua"/>
          <w:lang w:eastAsia="zh-CN"/>
        </w:rPr>
      </w:pPr>
      <w:r w:rsidRPr="001A027B">
        <w:rPr>
          <w:rFonts w:ascii="Book Antiqua" w:hAnsi="Book Antiqua"/>
          <w:b/>
          <w:lang w:eastAsia="zh-CN"/>
        </w:rPr>
        <w:t>Supported by</w:t>
      </w:r>
      <w:r w:rsidRPr="001A027B">
        <w:rPr>
          <w:rFonts w:ascii="Book Antiqua" w:hAnsi="Book Antiqua"/>
          <w:lang w:eastAsia="zh-CN"/>
        </w:rPr>
        <w:t xml:space="preserve"> the Shenzhen Science and Technology R&amp;D Fund, No. JCYJ20190809095203586.</w:t>
      </w:r>
    </w:p>
    <w:p w14:paraId="3B3B6B10" w14:textId="77777777" w:rsidR="003878E8" w:rsidRPr="001A027B" w:rsidRDefault="003878E8" w:rsidP="001A027B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6E8DF655" w14:textId="74EB148D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Ling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Ji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Doctor,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Chief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Technician,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partm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aborator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dicin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ek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niversi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enzh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ospital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1120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Lianhua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oad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Futian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trict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enzh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518035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uangdo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vinc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hina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1120303921@qq.com</w:t>
      </w:r>
    </w:p>
    <w:p w14:paraId="57301709" w14:textId="77777777" w:rsidR="00A77B3E" w:rsidRPr="001A027B" w:rsidRDefault="00A77B3E" w:rsidP="001A027B">
      <w:pPr>
        <w:spacing w:line="360" w:lineRule="auto"/>
        <w:jc w:val="both"/>
        <w:rPr>
          <w:rFonts w:ascii="Book Antiqua" w:hAnsi="Book Antiqua"/>
        </w:rPr>
      </w:pPr>
    </w:p>
    <w:p w14:paraId="6AF08D5B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bCs/>
          <w:color w:val="000000"/>
        </w:rPr>
        <w:lastRenderedPageBreak/>
        <w:t>Received: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vemb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3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2021</w:t>
      </w:r>
    </w:p>
    <w:p w14:paraId="296BDB24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Januar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10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2022</w:t>
      </w:r>
    </w:p>
    <w:p w14:paraId="29C2A9F4" w14:textId="5DB215D4" w:rsidR="00A77B3E" w:rsidRPr="001A027B" w:rsidRDefault="004F2356" w:rsidP="001A027B">
      <w:pPr>
        <w:spacing w:line="360" w:lineRule="auto"/>
        <w:jc w:val="both"/>
        <w:rPr>
          <w:rFonts w:ascii="Book Antiqua" w:hAnsi="Book Antiqua"/>
          <w:lang w:eastAsia="zh-CN"/>
        </w:rPr>
      </w:pPr>
      <w:r w:rsidRPr="001A027B">
        <w:rPr>
          <w:rFonts w:ascii="Book Antiqua" w:eastAsia="Book Antiqua" w:hAnsi="Book Antiqua" w:cs="Book Antiqua"/>
          <w:b/>
          <w:bCs/>
          <w:color w:val="000000"/>
        </w:rPr>
        <w:t>Accepted: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690286" w:rsidRPr="009C71B3">
        <w:rPr>
          <w:rFonts w:ascii="Book Antiqua" w:eastAsia="Book Antiqua" w:hAnsi="Book Antiqua" w:cs="Book Antiqua"/>
          <w:bCs/>
          <w:color w:val="000000"/>
        </w:rPr>
        <w:t>April 24, 2022</w:t>
      </w:r>
    </w:p>
    <w:p w14:paraId="2BFEC01F" w14:textId="73425928" w:rsidR="00A77B3E" w:rsidRPr="001A027B" w:rsidRDefault="004F2356" w:rsidP="001A027B">
      <w:pPr>
        <w:spacing w:line="360" w:lineRule="auto"/>
        <w:jc w:val="both"/>
        <w:rPr>
          <w:rFonts w:ascii="Book Antiqua" w:hAnsi="Book Antiqua"/>
          <w:lang w:eastAsia="zh-CN"/>
        </w:rPr>
      </w:pPr>
      <w:r w:rsidRPr="001A027B"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8B149F">
        <w:rPr>
          <w:rFonts w:ascii="Book Antiqua" w:hAnsi="Book Antiqua" w:cs="Book Antiqua"/>
          <w:color w:val="000000"/>
          <w:lang w:eastAsia="zh-CN"/>
        </w:rPr>
        <w:t>June</w:t>
      </w:r>
      <w:r w:rsidR="008B149F">
        <w:rPr>
          <w:rFonts w:ascii="Book Antiqua" w:eastAsia="Book Antiqua" w:hAnsi="Book Antiqua" w:cs="Book Antiqua"/>
          <w:color w:val="000000"/>
        </w:rPr>
        <w:t xml:space="preserve"> </w:t>
      </w:r>
      <w:r w:rsidR="008B149F">
        <w:rPr>
          <w:rFonts w:ascii="Book Antiqua" w:hAnsi="Book Antiqua" w:cs="Book Antiqua"/>
          <w:color w:val="000000"/>
          <w:lang w:eastAsia="zh-CN"/>
        </w:rPr>
        <w:t>26</w:t>
      </w:r>
      <w:r w:rsidR="008B149F">
        <w:rPr>
          <w:rFonts w:ascii="Book Antiqua" w:eastAsia="Book Antiqua" w:hAnsi="Book Antiqua" w:cs="Book Antiqua"/>
          <w:color w:val="000000"/>
        </w:rPr>
        <w:t>, 2022</w:t>
      </w:r>
    </w:p>
    <w:p w14:paraId="671D2DDD" w14:textId="77777777" w:rsidR="00A77B3E" w:rsidRPr="001A027B" w:rsidRDefault="00A77B3E" w:rsidP="001A027B">
      <w:pPr>
        <w:spacing w:line="360" w:lineRule="auto"/>
        <w:jc w:val="both"/>
        <w:rPr>
          <w:rFonts w:ascii="Book Antiqua" w:hAnsi="Book Antiqua"/>
        </w:rPr>
        <w:sectPr w:rsidR="00A77B3E" w:rsidRPr="001A027B">
          <w:footerReference w:type="default" r:id="rId8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57577DC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6684276F" w14:textId="32800595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uster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gular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terspac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or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lindrom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ea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CRISPR)-CRISPR-associ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>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tei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stitu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na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ap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mmu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ver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cteri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archae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mmu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elp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is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vas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hag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eig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vid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quence-specif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quir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mmunity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w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umero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vantag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2A4406" w:rsidRPr="001A027B">
        <w:rPr>
          <w:rFonts w:ascii="Book Antiqua" w:eastAsia="Book Antiqua" w:hAnsi="Book Antiqua" w:cs="Book Antiqua"/>
          <w:color w:val="000000"/>
        </w:rPr>
        <w:t>such 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ow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st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ig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fficienc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oo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curac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ver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ang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ication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-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com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s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de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om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di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enc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v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ighligh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emendo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tent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agnos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</w:t>
      </w:r>
      <w:r w:rsidR="002A4406" w:rsidRPr="001A027B">
        <w:rPr>
          <w:rFonts w:ascii="Book Antiqua" w:eastAsia="Book Antiqua" w:hAnsi="Book Antiqua" w:cs="Book Antiqua"/>
          <w:color w:val="000000"/>
        </w:rPr>
        <w:t>oul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com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werfu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s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der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dicine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2A4406" w:rsidRPr="001A027B">
        <w:rPr>
          <w:rFonts w:ascii="Book Antiqua" w:eastAsia="Book Antiqua" w:hAnsi="Book Antiqua" w:cs="Book Antiqua"/>
          <w:color w:val="000000"/>
        </w:rPr>
        <w:t>stud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view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cent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or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ic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latform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creening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agnosi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eatm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ffer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eas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s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imitation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urr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hallenge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utu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spect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mmarized;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rtic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oul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aluab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fere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utu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ome-edi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actices.</w:t>
      </w:r>
    </w:p>
    <w:p w14:paraId="76E9B878" w14:textId="77777777" w:rsidR="00A77B3E" w:rsidRPr="001A027B" w:rsidRDefault="00A77B3E" w:rsidP="001A027B">
      <w:pPr>
        <w:spacing w:line="360" w:lineRule="auto"/>
        <w:jc w:val="both"/>
        <w:rPr>
          <w:rFonts w:ascii="Book Antiqua" w:hAnsi="Book Antiqua"/>
        </w:rPr>
      </w:pPr>
    </w:p>
    <w:p w14:paraId="7F56CA0D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1A027B">
        <w:rPr>
          <w:rFonts w:ascii="Book Antiqua" w:eastAsia="Book Antiqua" w:hAnsi="Book Antiqua" w:cs="Book Antiqua"/>
          <w:b/>
          <w:bCs/>
          <w:color w:val="000000"/>
        </w:rPr>
        <w:t>Key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-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>;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diting;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lecula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agnostics</w:t>
      </w:r>
      <w:r w:rsidR="00D56E83" w:rsidRPr="001A027B">
        <w:rPr>
          <w:rFonts w:ascii="Book Antiqua" w:hAnsi="Book Antiqua" w:cs="Book Antiqua"/>
          <w:color w:val="000000"/>
          <w:lang w:eastAsia="zh-CN"/>
        </w:rPr>
        <w:t>;</w:t>
      </w:r>
      <w:r w:rsidR="006529E5" w:rsidRPr="001A027B">
        <w:rPr>
          <w:rFonts w:ascii="Book Antiqua" w:hAnsi="Book Antiqua"/>
        </w:rPr>
        <w:t xml:space="preserve"> </w:t>
      </w:r>
      <w:r w:rsidR="00D56E83" w:rsidRPr="001A027B">
        <w:rPr>
          <w:rFonts w:ascii="Book Antiqua" w:hAnsi="Book Antiqua" w:cs="Book Antiqua"/>
          <w:color w:val="000000"/>
          <w:lang w:eastAsia="zh-CN"/>
        </w:rPr>
        <w:t>Gene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="00D56E83" w:rsidRPr="001A027B">
        <w:rPr>
          <w:rFonts w:ascii="Book Antiqua" w:hAnsi="Book Antiqua" w:cs="Book Antiqua"/>
          <w:color w:val="000000"/>
          <w:lang w:eastAsia="zh-CN"/>
        </w:rPr>
        <w:t>targeting</w:t>
      </w:r>
    </w:p>
    <w:p w14:paraId="3F925BAB" w14:textId="77777777" w:rsidR="00D56E83" w:rsidRDefault="00D56E83" w:rsidP="001A027B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4EE5292D" w14:textId="77777777" w:rsidR="006B2A15" w:rsidRPr="00026CB8" w:rsidRDefault="006B2A15" w:rsidP="006B2A15">
      <w:pPr>
        <w:spacing w:line="360" w:lineRule="auto"/>
        <w:rPr>
          <w:rFonts w:ascii="Book Antiqua" w:eastAsia="Book Antiqua" w:hAnsi="Book Antiqua" w:cs="Book Antiqua"/>
          <w:color w:val="000000"/>
        </w:rPr>
      </w:pPr>
      <w:proofErr w:type="gramStart"/>
      <w:r w:rsidRPr="00295F61">
        <w:rPr>
          <w:rFonts w:ascii="Book Antiqua" w:eastAsia="Book Antiqua" w:hAnsi="Book Antiqua" w:cs="Book Antiqua" w:hint="eastAsia"/>
          <w:b/>
          <w:color w:val="000000"/>
        </w:rPr>
        <w:t>©</w:t>
      </w:r>
      <w:r w:rsidRPr="00295F61">
        <w:rPr>
          <w:rFonts w:ascii="Book Antiqua" w:eastAsia="Book Antiqua" w:hAnsi="Book Antiqua" w:cs="Book Antiqua"/>
          <w:b/>
          <w:color w:val="000000"/>
        </w:rPr>
        <w:t>Th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F9718F">
        <w:rPr>
          <w:rFonts w:ascii="Book Antiqua" w:eastAsia="Book Antiqua" w:hAnsi="Book Antiqua" w:cs="Book Antiqua"/>
          <w:b/>
          <w:color w:val="000000"/>
        </w:rPr>
        <w:t>Author(s) 202</w:t>
      </w:r>
      <w:r>
        <w:rPr>
          <w:rFonts w:ascii="Book Antiqua" w:hAnsi="Book Antiqua" w:cs="Book Antiqua" w:hint="eastAsia"/>
          <w:b/>
          <w:color w:val="000000"/>
        </w:rPr>
        <w:t>2</w:t>
      </w:r>
      <w:r w:rsidRPr="00F9718F">
        <w:rPr>
          <w:rFonts w:ascii="Book Antiqua" w:eastAsia="Book Antiqua" w:hAnsi="Book Antiqua" w:cs="Book Antiqua"/>
          <w:b/>
          <w:color w:val="000000"/>
        </w:rPr>
        <w:t>.</w:t>
      </w:r>
      <w:proofErr w:type="gramEnd"/>
      <w:r w:rsidRPr="00F9718F">
        <w:rPr>
          <w:rFonts w:ascii="Book Antiqua" w:eastAsia="Book Antiqua" w:hAnsi="Book Antiqua" w:cs="Book Antiqua"/>
          <w:b/>
          <w:color w:val="000000"/>
        </w:rPr>
        <w:t xml:space="preserve"> </w:t>
      </w:r>
      <w:proofErr w:type="gramStart"/>
      <w:r w:rsidRPr="00026CB8">
        <w:rPr>
          <w:rFonts w:ascii="Book Antiqua" w:eastAsia="Book Antiqua" w:hAnsi="Book Antiqua" w:cs="Book Antiqua"/>
          <w:color w:val="000000"/>
        </w:rPr>
        <w:t xml:space="preserve">Published by </w:t>
      </w:r>
      <w:proofErr w:type="spellStart"/>
      <w:r w:rsidRPr="00026CB8">
        <w:rPr>
          <w:rFonts w:ascii="Book Antiqua" w:eastAsia="Book Antiqua" w:hAnsi="Book Antiqua" w:cs="Book Antiqua"/>
          <w:color w:val="000000"/>
        </w:rPr>
        <w:t>Baishideng</w:t>
      </w:r>
      <w:proofErr w:type="spellEnd"/>
      <w:r w:rsidRPr="00026CB8">
        <w:rPr>
          <w:rFonts w:ascii="Book Antiqua" w:eastAsia="Book Antiqua" w:hAnsi="Book Antiqua" w:cs="Book Antiqua"/>
          <w:color w:val="000000"/>
        </w:rPr>
        <w:t xml:space="preserve"> Publishing Group Inc.</w:t>
      </w:r>
      <w:proofErr w:type="gramEnd"/>
      <w:r w:rsidRPr="00026CB8">
        <w:rPr>
          <w:rFonts w:ascii="Book Antiqua" w:eastAsia="Book Antiqua" w:hAnsi="Book Antiqua" w:cs="Book Antiqua"/>
          <w:color w:val="000000"/>
        </w:rPr>
        <w:t xml:space="preserve"> All rights reserved. </w:t>
      </w:r>
    </w:p>
    <w:p w14:paraId="4A96A966" w14:textId="77777777" w:rsidR="009C71B3" w:rsidRPr="006B2A15" w:rsidRDefault="009C71B3" w:rsidP="001A027B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38C2174D" w14:textId="1F91E13A" w:rsidR="003D4B50" w:rsidRDefault="002F1484" w:rsidP="003D4B50">
      <w:pPr>
        <w:spacing w:line="360" w:lineRule="auto"/>
        <w:jc w:val="both"/>
        <w:rPr>
          <w:rFonts w:ascii="Book Antiqua" w:hAnsi="Book Antiqua" w:cs="Book Antiqua"/>
          <w:color w:val="000000" w:themeColor="text1"/>
          <w:lang w:eastAsia="zh-CN"/>
        </w:rPr>
      </w:pPr>
      <w:r>
        <w:rPr>
          <w:rFonts w:ascii="Book Antiqua" w:eastAsia="Book Antiqua" w:hAnsi="Book Antiqua" w:cs="Book Antiqua"/>
          <w:b/>
          <w:color w:val="000000"/>
        </w:rPr>
        <w:t xml:space="preserve">Citation: </w:t>
      </w:r>
      <w:r w:rsidR="004F2356" w:rsidRPr="001A027B">
        <w:rPr>
          <w:rFonts w:ascii="Book Antiqua" w:eastAsia="Book Antiqua" w:hAnsi="Book Antiqua" w:cs="Book Antiqua"/>
          <w:color w:val="000000"/>
        </w:rPr>
        <w:t>Hua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Y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Zha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X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Zhu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P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4F2356" w:rsidRPr="001A027B">
        <w:rPr>
          <w:rFonts w:ascii="Book Antiqua" w:eastAsia="Book Antiqua" w:hAnsi="Book Antiqua" w:cs="Book Antiqua"/>
          <w:color w:val="000000"/>
        </w:rPr>
        <w:t>Ji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L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9B3429" w:rsidRPr="001A027B">
        <w:rPr>
          <w:rFonts w:ascii="Book Antiqua" w:eastAsia="Book Antiqua" w:hAnsi="Book Antiqua" w:cs="Book Antiqua"/>
          <w:color w:val="000000"/>
        </w:rPr>
        <w:t>D</w:t>
      </w:r>
      <w:r w:rsidR="00D56E83" w:rsidRPr="001A027B">
        <w:rPr>
          <w:rFonts w:ascii="Book Antiqua" w:eastAsia="Book Antiqua" w:hAnsi="Book Antiqua" w:cs="Book Antiqua"/>
          <w:color w:val="000000"/>
        </w:rPr>
        <w:t>evelopm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D56E83"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D56E83" w:rsidRPr="001A027B">
        <w:rPr>
          <w:rFonts w:ascii="Book Antiqua" w:eastAsia="Book Antiqua" w:hAnsi="Book Antiqua" w:cs="Book Antiqua"/>
          <w:color w:val="000000"/>
        </w:rPr>
        <w:t>cluster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D56E83" w:rsidRPr="001A027B">
        <w:rPr>
          <w:rFonts w:ascii="Book Antiqua" w:eastAsia="Book Antiqua" w:hAnsi="Book Antiqua" w:cs="Book Antiqua"/>
          <w:color w:val="000000"/>
        </w:rPr>
        <w:t>regular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D56E83" w:rsidRPr="001A027B">
        <w:rPr>
          <w:rFonts w:ascii="Book Antiqua" w:eastAsia="Book Antiqua" w:hAnsi="Book Antiqua" w:cs="Book Antiqua"/>
          <w:color w:val="000000"/>
        </w:rPr>
        <w:t>interspac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D56E83" w:rsidRPr="001A027B">
        <w:rPr>
          <w:rFonts w:ascii="Book Antiqua" w:eastAsia="Book Antiqua" w:hAnsi="Book Antiqua" w:cs="Book Antiqua"/>
          <w:color w:val="000000"/>
        </w:rPr>
        <w:t>shor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D56E83" w:rsidRPr="001A027B">
        <w:rPr>
          <w:rFonts w:ascii="Book Antiqua" w:eastAsia="Book Antiqua" w:hAnsi="Book Antiqua" w:cs="Book Antiqua"/>
          <w:color w:val="000000"/>
        </w:rPr>
        <w:t>palindrom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D56E83" w:rsidRPr="001A027B">
        <w:rPr>
          <w:rFonts w:ascii="Book Antiqua" w:eastAsia="Book Antiqua" w:hAnsi="Book Antiqua" w:cs="Book Antiqua"/>
          <w:color w:val="000000"/>
        </w:rPr>
        <w:t>repeats/CRISPR-associ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D56E83"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D56E83"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D56E83" w:rsidRPr="001A027B">
        <w:rPr>
          <w:rFonts w:ascii="Book Antiqua" w:eastAsia="Book Antiqua" w:hAnsi="Book Antiqua" w:cs="Book Antiqua"/>
          <w:color w:val="000000"/>
        </w:rPr>
        <w:t>potent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D56E83" w:rsidRPr="001A027B">
        <w:rPr>
          <w:rFonts w:ascii="Book Antiqua" w:eastAsia="Book Antiqua" w:hAnsi="Book Antiqua" w:cs="Book Antiqua"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D56E83" w:rsidRPr="001A027B">
        <w:rPr>
          <w:rFonts w:ascii="Book Antiqua" w:eastAsia="Book Antiqua" w:hAnsi="Book Antiqua" w:cs="Book Antiqua"/>
          <w:color w:val="000000"/>
        </w:rPr>
        <w:t>applications</w:t>
      </w:r>
      <w:r w:rsidR="004F2356"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i/>
          <w:iCs/>
          <w:color w:val="000000"/>
        </w:rPr>
        <w:t>J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="004F2356" w:rsidRPr="001A027B">
        <w:rPr>
          <w:rFonts w:ascii="Book Antiqua" w:eastAsia="Book Antiqua" w:hAnsi="Book Antiqua" w:cs="Book Antiqua"/>
          <w:i/>
          <w:iCs/>
          <w:color w:val="000000"/>
        </w:rPr>
        <w:t>Clin</w:t>
      </w:r>
      <w:proofErr w:type="spellEnd"/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i/>
          <w:iCs/>
          <w:color w:val="000000"/>
        </w:rPr>
        <w:t>Cas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2022;</w:t>
      </w:r>
      <w:r w:rsidR="003D4B50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="003D4B50">
        <w:rPr>
          <w:rFonts w:ascii="Book Antiqua" w:hAnsi="Book Antiqua" w:cs="Book Antiqua"/>
          <w:color w:val="000000" w:themeColor="text1"/>
        </w:rPr>
        <w:t>10</w:t>
      </w:r>
      <w:r w:rsidR="003D4B50">
        <w:rPr>
          <w:rFonts w:ascii="Book Antiqua" w:eastAsia="Book Antiqua" w:hAnsi="Book Antiqua" w:cs="Book Antiqua"/>
          <w:color w:val="000000" w:themeColor="text1"/>
        </w:rPr>
        <w:t>(</w:t>
      </w:r>
      <w:r w:rsidR="003D4B50">
        <w:rPr>
          <w:rFonts w:ascii="Book Antiqua" w:hAnsi="Book Antiqua" w:cs="Book Antiqua"/>
          <w:color w:val="000000" w:themeColor="text1"/>
        </w:rPr>
        <w:t>1</w:t>
      </w:r>
      <w:r w:rsidR="003D4B50">
        <w:rPr>
          <w:rFonts w:ascii="Book Antiqua" w:hAnsi="Book Antiqua" w:cs="Book Antiqua" w:hint="eastAsia"/>
          <w:color w:val="000000" w:themeColor="text1"/>
          <w:lang w:eastAsia="zh-CN"/>
        </w:rPr>
        <w:t>8</w:t>
      </w:r>
      <w:r w:rsidR="003D4B50">
        <w:rPr>
          <w:rFonts w:ascii="Book Antiqua" w:eastAsia="Book Antiqua" w:hAnsi="Book Antiqua" w:cs="Book Antiqua"/>
          <w:color w:val="000000" w:themeColor="text1"/>
        </w:rPr>
        <w:t xml:space="preserve">): </w:t>
      </w:r>
      <w:r w:rsidR="002C185C">
        <w:rPr>
          <w:rFonts w:ascii="Book Antiqua" w:hAnsi="Book Antiqua" w:cs="Book Antiqua" w:hint="eastAsia"/>
          <w:color w:val="000000" w:themeColor="text1"/>
          <w:lang w:eastAsia="zh-CN"/>
        </w:rPr>
        <w:t>5934</w:t>
      </w:r>
      <w:r w:rsidR="003D4B50">
        <w:rPr>
          <w:rFonts w:ascii="Book Antiqua" w:eastAsia="Book Antiqua" w:hAnsi="Book Antiqua" w:cs="Book Antiqua"/>
          <w:color w:val="000000" w:themeColor="text1"/>
        </w:rPr>
        <w:t>-</w:t>
      </w:r>
      <w:r w:rsidR="002C185C">
        <w:rPr>
          <w:rFonts w:ascii="Book Antiqua" w:hAnsi="Book Antiqua" w:cs="Book Antiqua" w:hint="eastAsia"/>
          <w:color w:val="000000" w:themeColor="text1"/>
          <w:lang w:eastAsia="zh-CN"/>
        </w:rPr>
        <w:t>5945</w:t>
      </w:r>
    </w:p>
    <w:p w14:paraId="0904AA5C" w14:textId="3164E7BF" w:rsidR="003D4B50" w:rsidRDefault="003D4B50" w:rsidP="003D4B50">
      <w:pPr>
        <w:spacing w:line="360" w:lineRule="auto"/>
        <w:jc w:val="both"/>
        <w:rPr>
          <w:rFonts w:ascii="Book Antiqua" w:hAnsi="Book Antiqua" w:cs="Book Antiqua"/>
          <w:color w:val="000000" w:themeColor="text1"/>
          <w:lang w:eastAsia="zh-CN"/>
        </w:rPr>
      </w:pPr>
      <w:r w:rsidRPr="00B66F0D">
        <w:rPr>
          <w:rFonts w:ascii="Book Antiqua" w:eastAsia="Book Antiqua" w:hAnsi="Book Antiqua" w:cs="Book Antiqua"/>
          <w:b/>
          <w:color w:val="000000" w:themeColor="text1"/>
        </w:rPr>
        <w:t xml:space="preserve">URL: </w:t>
      </w:r>
      <w:r w:rsidRPr="00B66F0D">
        <w:rPr>
          <w:rFonts w:ascii="Book Antiqua" w:eastAsia="Book Antiqua" w:hAnsi="Book Antiqua" w:cs="Book Antiqua"/>
          <w:color w:val="000000" w:themeColor="text1"/>
        </w:rPr>
        <w:t>https://www.wjgnet.com/2307-8960/full/v</w:t>
      </w:r>
      <w:r w:rsidRPr="00B66F0D">
        <w:rPr>
          <w:rFonts w:ascii="Book Antiqua" w:hAnsi="Book Antiqua" w:cs="Book Antiqua"/>
          <w:color w:val="000000" w:themeColor="text1"/>
        </w:rPr>
        <w:t>10</w:t>
      </w:r>
      <w:r w:rsidRPr="00B66F0D">
        <w:rPr>
          <w:rFonts w:ascii="Book Antiqua" w:eastAsia="Book Antiqua" w:hAnsi="Book Antiqua" w:cs="Book Antiqua"/>
          <w:color w:val="000000" w:themeColor="text1"/>
        </w:rPr>
        <w:t>/i</w:t>
      </w:r>
      <w:r w:rsidRPr="00B66F0D">
        <w:rPr>
          <w:rFonts w:ascii="Book Antiqua" w:hAnsi="Book Antiqua" w:cs="Book Antiqua"/>
          <w:color w:val="000000" w:themeColor="text1"/>
        </w:rPr>
        <w:t>1</w:t>
      </w:r>
      <w:r w:rsidRPr="00B66F0D">
        <w:rPr>
          <w:rFonts w:ascii="Book Antiqua" w:hAnsi="Book Antiqua" w:cs="Book Antiqua" w:hint="eastAsia"/>
          <w:color w:val="000000" w:themeColor="text1"/>
          <w:lang w:eastAsia="zh-CN"/>
        </w:rPr>
        <w:t>8</w:t>
      </w:r>
      <w:r w:rsidRPr="00B66F0D">
        <w:rPr>
          <w:rFonts w:ascii="Book Antiqua" w:eastAsia="Book Antiqua" w:hAnsi="Book Antiqua" w:cs="Book Antiqua"/>
          <w:color w:val="000000" w:themeColor="text1"/>
        </w:rPr>
        <w:t>/</w:t>
      </w:r>
      <w:r w:rsidR="002C185C">
        <w:rPr>
          <w:rFonts w:ascii="Book Antiqua" w:hAnsi="Book Antiqua" w:cs="Book Antiqua" w:hint="eastAsia"/>
          <w:color w:val="000000" w:themeColor="text1"/>
          <w:lang w:eastAsia="zh-CN"/>
        </w:rPr>
        <w:t>5934</w:t>
      </w:r>
      <w:r w:rsidRPr="00B66F0D">
        <w:rPr>
          <w:rFonts w:ascii="Book Antiqua" w:eastAsia="Book Antiqua" w:hAnsi="Book Antiqua" w:cs="Book Antiqua"/>
          <w:color w:val="000000" w:themeColor="text1"/>
        </w:rPr>
        <w:t>.htm</w:t>
      </w:r>
    </w:p>
    <w:p w14:paraId="6CD38E34" w14:textId="6BAEB948" w:rsidR="00A77B3E" w:rsidRPr="001A027B" w:rsidRDefault="003D4B50" w:rsidP="003D4B50">
      <w:pPr>
        <w:spacing w:line="360" w:lineRule="auto"/>
        <w:jc w:val="both"/>
        <w:rPr>
          <w:rFonts w:ascii="Book Antiqua" w:hAnsi="Book Antiqua"/>
          <w:lang w:eastAsia="zh-CN"/>
        </w:rPr>
      </w:pPr>
      <w:r w:rsidRPr="00B66F0D">
        <w:rPr>
          <w:rFonts w:ascii="Book Antiqua" w:eastAsia="Book Antiqua" w:hAnsi="Book Antiqua" w:cs="Book Antiqua"/>
          <w:b/>
          <w:color w:val="000000" w:themeColor="text1"/>
        </w:rPr>
        <w:t xml:space="preserve">DOI: </w:t>
      </w:r>
      <w:r>
        <w:rPr>
          <w:rFonts w:ascii="Book Antiqua" w:eastAsia="Book Antiqua" w:hAnsi="Book Antiqua" w:cs="Book Antiqua"/>
          <w:color w:val="000000" w:themeColor="text1"/>
        </w:rPr>
        <w:t>https://dx.doi.org/10.12998/wjcc.v</w:t>
      </w:r>
      <w:r>
        <w:rPr>
          <w:rFonts w:ascii="Book Antiqua" w:hAnsi="Book Antiqua" w:cs="Book Antiqua"/>
          <w:color w:val="000000" w:themeColor="text1"/>
        </w:rPr>
        <w:t>10</w:t>
      </w:r>
      <w:r>
        <w:rPr>
          <w:rFonts w:ascii="Book Antiqua" w:eastAsia="Book Antiqua" w:hAnsi="Book Antiqua" w:cs="Book Antiqua"/>
          <w:color w:val="000000" w:themeColor="text1"/>
        </w:rPr>
        <w:t>.i</w:t>
      </w:r>
      <w:r>
        <w:rPr>
          <w:rFonts w:ascii="Book Antiqua" w:hAnsi="Book Antiqua" w:cs="Book Antiqua"/>
          <w:color w:val="000000" w:themeColor="text1"/>
        </w:rPr>
        <w:t>1</w:t>
      </w:r>
      <w:r>
        <w:rPr>
          <w:rFonts w:ascii="Book Antiqua" w:hAnsi="Book Antiqua" w:cs="Book Antiqua" w:hint="eastAsia"/>
          <w:color w:val="000000" w:themeColor="text1"/>
          <w:lang w:eastAsia="zh-CN"/>
        </w:rPr>
        <w:t>8</w:t>
      </w:r>
      <w:r>
        <w:rPr>
          <w:rFonts w:ascii="Book Antiqua" w:eastAsia="Book Antiqua" w:hAnsi="Book Antiqua" w:cs="Book Antiqua"/>
          <w:color w:val="000000" w:themeColor="text1"/>
        </w:rPr>
        <w:t>.</w:t>
      </w:r>
      <w:r w:rsidR="002C185C">
        <w:rPr>
          <w:rFonts w:ascii="Book Antiqua" w:hAnsi="Book Antiqua" w:cs="Book Antiqua" w:hint="eastAsia"/>
          <w:color w:val="000000" w:themeColor="text1"/>
          <w:lang w:eastAsia="zh-CN"/>
        </w:rPr>
        <w:t>5934</w:t>
      </w:r>
    </w:p>
    <w:p w14:paraId="0B034DFD" w14:textId="77777777" w:rsidR="00A77B3E" w:rsidRPr="001A027B" w:rsidRDefault="00A77B3E" w:rsidP="001A027B">
      <w:pPr>
        <w:spacing w:line="360" w:lineRule="auto"/>
        <w:jc w:val="both"/>
        <w:rPr>
          <w:rFonts w:ascii="Book Antiqua" w:hAnsi="Book Antiqua"/>
        </w:rPr>
      </w:pPr>
    </w:p>
    <w:p w14:paraId="18D3A85F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view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ain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cuss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plor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tent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icati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hAnsi="Book Antiqua" w:cs="Book Antiqua"/>
          <w:color w:val="000000"/>
          <w:lang w:eastAsia="zh-CN"/>
        </w:rPr>
        <w:t>t</w:t>
      </w:r>
      <w:r w:rsidRPr="001A027B">
        <w:rPr>
          <w:rFonts w:ascii="Book Antiqua" w:eastAsia="Book Antiqua" w:hAnsi="Book Antiqua" w:cs="Book Antiqua"/>
          <w:color w:val="000000"/>
        </w:rPr>
        <w:t>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uster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gular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terspac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or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lindrom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ea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CRISPR)</w:t>
      </w:r>
      <w:r w:rsidRPr="001A027B">
        <w:rPr>
          <w:rFonts w:ascii="Book Antiqua" w:hAnsi="Book Antiqua" w:cs="Book Antiqua"/>
          <w:color w:val="000000"/>
          <w:lang w:eastAsia="zh-CN"/>
        </w:rPr>
        <w:t>/</w:t>
      </w:r>
      <w:r w:rsidRPr="001A027B">
        <w:rPr>
          <w:rFonts w:ascii="Book Antiqua" w:eastAsia="Book Antiqua" w:hAnsi="Book Antiqua" w:cs="Book Antiqua"/>
          <w:color w:val="000000"/>
        </w:rPr>
        <w:t>CRISPR-associ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hAnsi="Book Antiqua" w:cs="Book Antiqua"/>
          <w:color w:val="000000"/>
          <w:lang w:eastAsia="zh-CN"/>
        </w:rPr>
        <w:t>(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Pr="001A027B">
        <w:rPr>
          <w:rFonts w:ascii="Book Antiqua" w:hAnsi="Book Antiqua" w:cs="Book Antiqua"/>
          <w:color w:val="000000"/>
          <w:lang w:eastAsia="zh-CN"/>
        </w:rPr>
        <w:t>)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i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ucle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id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ma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lastRenderedPageBreak/>
        <w:t>molecul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ffer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thoge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mmarized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vantag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advantag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ro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pec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diting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e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eatment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ulti-dru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istanc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eatm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numerated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ser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nlimi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tent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icati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rta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hallenges.</w:t>
      </w:r>
    </w:p>
    <w:p w14:paraId="01780568" w14:textId="77777777" w:rsidR="009C71B3" w:rsidRDefault="009C71B3">
      <w:pPr>
        <w:rPr>
          <w:rFonts w:ascii="Book Antiqua" w:hAnsi="Book Antiqua"/>
        </w:rPr>
      </w:pPr>
      <w:r>
        <w:rPr>
          <w:rFonts w:ascii="Book Antiqua" w:hAnsi="Book Antiqua"/>
        </w:rPr>
        <w:br w:type="page"/>
      </w:r>
    </w:p>
    <w:p w14:paraId="0EDCFD5E" w14:textId="10ED7A43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INTRODUCTION</w:t>
      </w:r>
    </w:p>
    <w:p w14:paraId="4EF0B432" w14:textId="3F9A97B9" w:rsidR="00A77B3E" w:rsidRPr="001A027B" w:rsidRDefault="004F2356" w:rsidP="001A027B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1A027B">
        <w:rPr>
          <w:rFonts w:ascii="Book Antiqua" w:hAnsi="Book Antiqua" w:cs="Book Antiqua"/>
          <w:color w:val="000000"/>
          <w:lang w:eastAsia="zh-CN"/>
        </w:rPr>
        <w:t>T</w:t>
      </w:r>
      <w:r w:rsidRPr="001A027B">
        <w:rPr>
          <w:rFonts w:ascii="Book Antiqua" w:eastAsia="Book Antiqua" w:hAnsi="Book Antiqua" w:cs="Book Antiqua"/>
          <w:color w:val="000000"/>
        </w:rPr>
        <w:t>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uster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gular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terspac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or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lindrom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ea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CRISPR)</w:t>
      </w:r>
      <w:r w:rsidRPr="001A027B">
        <w:rPr>
          <w:rFonts w:ascii="Book Antiqua" w:hAnsi="Book Antiqua" w:cs="Book Antiqua"/>
          <w:color w:val="000000"/>
          <w:lang w:eastAsia="zh-CN"/>
        </w:rPr>
        <w:t>/</w:t>
      </w:r>
      <w:r w:rsidRPr="001A027B">
        <w:rPr>
          <w:rFonts w:ascii="Book Antiqua" w:eastAsia="Book Antiqua" w:hAnsi="Book Antiqua" w:cs="Book Antiqua"/>
          <w:color w:val="000000"/>
        </w:rPr>
        <w:t>CRISPR-associ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hAnsi="Book Antiqua" w:cs="Book Antiqua"/>
          <w:color w:val="000000"/>
          <w:lang w:eastAsia="zh-CN"/>
        </w:rPr>
        <w:t>(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Pr="001A027B">
        <w:rPr>
          <w:rFonts w:ascii="Book Antiqua" w:hAnsi="Book Antiqua" w:cs="Book Antiqua"/>
          <w:color w:val="000000"/>
          <w:lang w:eastAsia="zh-CN"/>
        </w:rPr>
        <w:t>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ap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mmu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s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umero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cteri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archae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ucle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id-targe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fen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chanis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po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umero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or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serv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e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gi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pace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tec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mselv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ro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ogeno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bi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lemen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lasmid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hages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mila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rrangem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hromosom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ram-nega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cteri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</w:t>
      </w:r>
      <w:r w:rsidR="00BD0EFC" w:rsidRPr="001A027B">
        <w:rPr>
          <w:rFonts w:ascii="Book Antiqua" w:hAnsi="Book Antiqua" w:cs="Garamond"/>
          <w:i/>
        </w:rPr>
        <w:t>Escherichia</w:t>
      </w:r>
      <w:r w:rsidR="006529E5" w:rsidRPr="001A027B">
        <w:rPr>
          <w:rFonts w:ascii="Book Antiqua" w:hAnsi="Book Antiqua" w:cs="Garamond"/>
          <w:i/>
        </w:rPr>
        <w:t xml:space="preserve"> </w:t>
      </w:r>
      <w:r w:rsidR="00BD0EFC" w:rsidRPr="001A027B">
        <w:rPr>
          <w:rFonts w:ascii="Book Antiqua" w:hAnsi="Book Antiqua" w:cs="Garamond"/>
          <w:i/>
        </w:rPr>
        <w:t>coli</w:t>
      </w:r>
      <w:r w:rsidR="00663C55" w:rsidRPr="001A027B">
        <w:rPr>
          <w:rFonts w:ascii="Book Antiqua" w:hAnsi="Book Antiqua" w:cs="Garamond"/>
          <w:i/>
          <w:lang w:eastAsia="zh-CN"/>
        </w:rPr>
        <w:t>,</w:t>
      </w:r>
      <w:r w:rsidR="006529E5" w:rsidRPr="001A027B">
        <w:rPr>
          <w:rFonts w:ascii="Book Antiqua" w:hAnsi="Book Antiqua" w:cs="Garamond"/>
          <w:i/>
          <w:lang w:eastAsia="zh-CN"/>
        </w:rPr>
        <w:t xml:space="preserve"> </w:t>
      </w:r>
      <w:r w:rsidR="00663C55" w:rsidRPr="001A027B">
        <w:rPr>
          <w:rFonts w:ascii="Book Antiqua" w:hAnsi="Book Antiqua" w:cs="Garamond"/>
          <w:i/>
        </w:rPr>
        <w:t>E</w:t>
      </w:r>
      <w:r w:rsidR="00663C55" w:rsidRPr="001A027B">
        <w:rPr>
          <w:rFonts w:ascii="Book Antiqua" w:hAnsi="Book Antiqua" w:cs="Garamond"/>
          <w:i/>
          <w:lang w:eastAsia="zh-CN"/>
        </w:rPr>
        <w:t>.</w:t>
      </w:r>
      <w:r w:rsidR="006529E5" w:rsidRPr="001A027B">
        <w:rPr>
          <w:rFonts w:ascii="Book Antiqua" w:hAnsi="Book Antiqua" w:cs="Garamond"/>
          <w:i/>
          <w:lang w:eastAsia="zh-CN"/>
        </w:rPr>
        <w:t xml:space="preserve"> </w:t>
      </w:r>
      <w:r w:rsidR="00663C55" w:rsidRPr="001A027B">
        <w:rPr>
          <w:rFonts w:ascii="Book Antiqua" w:hAnsi="Book Antiqua" w:cs="Garamond"/>
          <w:i/>
        </w:rPr>
        <w:t>coli</w:t>
      </w:r>
      <w:r w:rsidRPr="001A027B">
        <w:rPr>
          <w:rFonts w:ascii="Book Antiqua" w:eastAsia="Book Antiqua" w:hAnsi="Book Antiqua" w:cs="Book Antiqua"/>
          <w:color w:val="000000"/>
        </w:rPr>
        <w:t>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or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Ishino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1987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ga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firm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2010</w:t>
      </w:r>
      <w:r w:rsidR="007B336F" w:rsidRPr="001A027B">
        <w:rPr>
          <w:rFonts w:ascii="Book Antiqua" w:eastAsia="Book Antiqua" w:hAnsi="Book Antiqua" w:cs="Book Antiqua"/>
          <w:color w:val="000000"/>
          <w:vertAlign w:val="superscript"/>
        </w:rPr>
        <w:t>[1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yp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I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ro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BD0EFC" w:rsidRPr="001A027B">
        <w:rPr>
          <w:rFonts w:ascii="Book Antiqua" w:eastAsia="Book Antiqua" w:hAnsi="Book Antiqua" w:cs="Book Antiqua"/>
          <w:i/>
          <w:iCs/>
          <w:color w:val="000000"/>
        </w:rPr>
        <w:t>Streptococcus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="00BD0EFC" w:rsidRPr="001A027B">
        <w:rPr>
          <w:rFonts w:ascii="Book Antiqua" w:eastAsia="Book Antiqua" w:hAnsi="Book Antiqua" w:cs="Book Antiqua"/>
          <w:i/>
          <w:iCs/>
          <w:color w:val="000000"/>
        </w:rPr>
        <w:t>pyogenes</w:t>
      </w:r>
      <w:proofErr w:type="spellEnd"/>
      <w:r w:rsidR="006529E5" w:rsidRPr="001A027B">
        <w:rPr>
          <w:rFonts w:ascii="Book Antiqua" w:hAnsi="Book Antiqua" w:cs="Book Antiqua"/>
          <w:i/>
          <w:iCs/>
          <w:color w:val="000000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ul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pecifical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cogniz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ea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uid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proofErr w:type="gramStart"/>
      <w:r w:rsidRPr="001A027B">
        <w:rPr>
          <w:rFonts w:ascii="Book Antiqua" w:eastAsia="Book Antiqua" w:hAnsi="Book Antiqua" w:cs="Book Antiqua"/>
          <w:color w:val="000000"/>
        </w:rPr>
        <w:t>gRNA</w:t>
      </w:r>
      <w:proofErr w:type="spell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B336F" w:rsidRPr="001A027B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;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u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ay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und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velopm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tiliz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v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s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ew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year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ver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long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tei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ffer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haracteristic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veloped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ur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duc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an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-rel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olboxe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fer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unction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obustnes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fficienc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mplement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ultip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organisms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B336F" w:rsidRPr="001A027B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ario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-edi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ol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e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troduc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2013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="007B336F" w:rsidRPr="001A027B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llow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ccessfu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mplement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der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d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ield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ew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year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radual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ad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uc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reakthrough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w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de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mploy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-editing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eatm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ease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agnos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m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thogen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lecule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levia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timicrob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istance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view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pil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c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vancemen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mmariz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hievemen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icati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vid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pportuniti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grammab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om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di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anslation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dicine.</w:t>
      </w:r>
    </w:p>
    <w:p w14:paraId="033DD316" w14:textId="77777777" w:rsidR="00BD0EFC" w:rsidRPr="001A027B" w:rsidRDefault="00BD0EFC" w:rsidP="001A027B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75D79C33" w14:textId="77777777" w:rsidR="00A77B3E" w:rsidRPr="001A027B" w:rsidRDefault="004F2356" w:rsidP="001A027B">
      <w:pPr>
        <w:spacing w:line="360" w:lineRule="auto"/>
        <w:jc w:val="both"/>
        <w:rPr>
          <w:rFonts w:ascii="Book Antiqua" w:eastAsia="Book Antiqua" w:hAnsi="Book Antiqua" w:cs="Book Antiqua"/>
          <w:b/>
          <w:caps/>
          <w:color w:val="000000"/>
          <w:u w:val="single"/>
        </w:rPr>
      </w:pPr>
      <w:r w:rsidRPr="001A027B">
        <w:rPr>
          <w:rFonts w:ascii="Book Antiqua" w:eastAsia="Book Antiqua" w:hAnsi="Book Antiqua" w:cs="Book Antiqua"/>
          <w:b/>
          <w:caps/>
          <w:color w:val="000000"/>
          <w:u w:val="single"/>
        </w:rPr>
        <w:t>CLASSIFICATION</w:t>
      </w:r>
      <w:r w:rsidR="006529E5" w:rsidRPr="001A027B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1A027B">
        <w:rPr>
          <w:rFonts w:ascii="Book Antiqua" w:eastAsia="Book Antiqua" w:hAnsi="Book Antiqua" w:cs="Book Antiqua"/>
          <w:b/>
          <w:caps/>
          <w:color w:val="000000"/>
          <w:u w:val="single"/>
        </w:rPr>
        <w:t>OF</w:t>
      </w:r>
      <w:r w:rsidR="006529E5" w:rsidRPr="001A027B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1A027B">
        <w:rPr>
          <w:rFonts w:ascii="Book Antiqua" w:eastAsia="Book Antiqua" w:hAnsi="Book Antiqua" w:cs="Book Antiqua"/>
          <w:b/>
          <w:caps/>
          <w:color w:val="000000"/>
          <w:u w:val="single"/>
        </w:rPr>
        <w:t>CRISPR/CAS</w:t>
      </w:r>
      <w:r w:rsidR="006529E5" w:rsidRPr="001A027B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1A027B">
        <w:rPr>
          <w:rFonts w:ascii="Book Antiqua" w:eastAsia="Book Antiqua" w:hAnsi="Book Antiqua" w:cs="Book Antiqua"/>
          <w:b/>
          <w:caps/>
          <w:color w:val="000000"/>
          <w:u w:val="single"/>
        </w:rPr>
        <w:t>SYSTEM</w:t>
      </w:r>
    </w:p>
    <w:p w14:paraId="174F8F51" w14:textId="4BA20FCF" w:rsidR="00A76FDE" w:rsidRPr="001A027B" w:rsidRDefault="004F2356" w:rsidP="001A027B">
      <w:pPr>
        <w:spacing w:line="360" w:lineRule="auto"/>
        <w:jc w:val="both"/>
        <w:rPr>
          <w:rFonts w:ascii="Book Antiqua" w:hAnsi="Book Antiqua"/>
          <w:lang w:eastAsia="zh-CN"/>
        </w:rPr>
      </w:pP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earche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cover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ario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tei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ffer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haracteristics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w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ass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posi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i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ffect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bunit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ass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1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2</w:t>
      </w:r>
      <w:r w:rsidR="00A76FDE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="00CD080C" w:rsidRPr="001A027B">
        <w:rPr>
          <w:rFonts w:ascii="Book Antiqua" w:eastAsia="Book Antiqua" w:hAnsi="Book Antiqua" w:cs="Book Antiqua"/>
          <w:color w:val="000000"/>
        </w:rPr>
        <w:t>(Table 1)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as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1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tai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umero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42218E" w:rsidRPr="001A027B">
        <w:rPr>
          <w:rFonts w:ascii="Book Antiqua" w:hAnsi="Book Antiqua" w:cs="Book Antiqua"/>
          <w:color w:val="000000"/>
          <w:lang w:eastAsia="zh-CN"/>
        </w:rPr>
        <w:t>-</w:t>
      </w:r>
      <w:r w:rsidRPr="001A027B">
        <w:rPr>
          <w:rFonts w:ascii="Book Antiqua" w:eastAsia="Book Antiqua" w:hAnsi="Book Antiqua" w:cs="Book Antiqua"/>
          <w:color w:val="000000"/>
        </w:rPr>
        <w:t>effect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plexe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as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2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pris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olitar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te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ik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duc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ffect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plex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activities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4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D31853" w:rsidRPr="001A027B">
        <w:rPr>
          <w:rFonts w:ascii="Book Antiqua" w:eastAsia="Book Antiqua" w:hAnsi="Book Antiqua" w:cs="Book Antiqua"/>
          <w:color w:val="000000"/>
        </w:rPr>
        <w:t xml:space="preserve">The </w:t>
      </w:r>
      <w:r w:rsidRPr="001A027B">
        <w:rPr>
          <w:rFonts w:ascii="Book Antiqua" w:eastAsia="Book Antiqua" w:hAnsi="Book Antiqua" w:cs="Book Antiqua"/>
          <w:color w:val="000000"/>
        </w:rPr>
        <w:t>Clas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1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–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lastRenderedPageBreak/>
        <w:t>includ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yp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II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uta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V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btypes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yp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btyp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tai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gnatu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3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ncod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ngle-strand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sDN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>)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dida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uid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cad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yp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du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ik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8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vasion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u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or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orough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vestigated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</w:t>
      </w:r>
      <w:r w:rsidR="00D31853" w:rsidRPr="001A027B">
        <w:rPr>
          <w:rFonts w:ascii="Book Antiqua" w:eastAsia="Book Antiqua" w:hAnsi="Book Antiqua" w:cs="Book Antiqua"/>
          <w:color w:val="000000"/>
        </w:rPr>
        <w:t>he t</w:t>
      </w:r>
      <w:r w:rsidRPr="001A027B">
        <w:rPr>
          <w:rFonts w:ascii="Book Antiqua" w:eastAsia="Book Antiqua" w:hAnsi="Book Antiqua" w:cs="Book Antiqua"/>
          <w:color w:val="000000"/>
        </w:rPr>
        <w:t>yp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II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-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tain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0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clud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nspecif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grad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o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sDNA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lecul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quir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anscrip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immunity</w:t>
      </w:r>
      <w:r w:rsidR="006872AC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B336F" w:rsidRPr="001A027B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="006872AC" w:rsidRPr="001A027B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7B336F"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0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bun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eav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anscrib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sDNA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tivat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sm6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nspecific-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Nase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tivit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sm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eav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uvC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oma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troduc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agger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227F8E" w:rsidRPr="001A027B">
        <w:rPr>
          <w:rFonts w:ascii="Book Antiqua" w:eastAsia="Book Antiqua" w:hAnsi="Book Antiqua" w:cs="Book Antiqua"/>
          <w:color w:val="000000"/>
        </w:rPr>
        <w:t>double-strand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227F8E"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227F8E" w:rsidRPr="001A027B">
        <w:rPr>
          <w:rFonts w:ascii="Book Antiqua" w:eastAsia="Book Antiqua" w:hAnsi="Book Antiqua" w:cs="Book Antiqua"/>
          <w:color w:val="000000"/>
        </w:rPr>
        <w:t>(</w:t>
      </w:r>
      <w:proofErr w:type="spellStart"/>
      <w:r w:rsidR="00227F8E" w:rsidRPr="001A027B">
        <w:rPr>
          <w:rFonts w:ascii="Book Antiqua" w:eastAsia="Book Antiqua" w:hAnsi="Book Antiqua" w:cs="Book Antiqua"/>
          <w:color w:val="000000"/>
        </w:rPr>
        <w:t>dsDNA</w:t>
      </w:r>
      <w:proofErr w:type="spellEnd"/>
      <w:r w:rsidR="00227F8E" w:rsidRPr="001A027B">
        <w:rPr>
          <w:rFonts w:ascii="Book Antiqua" w:eastAsia="Book Antiqua" w:hAnsi="Book Antiqua" w:cs="Book Antiqua"/>
          <w:color w:val="000000"/>
        </w:rPr>
        <w:t>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breaks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B336F" w:rsidRPr="001A027B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7B336F" w:rsidRPr="001A027B">
        <w:rPr>
          <w:rFonts w:ascii="Book Antiqua" w:eastAsia="Book Antiqua" w:hAnsi="Book Antiqua" w:cs="Book Antiqua"/>
          <w:color w:val="000000"/>
          <w:vertAlign w:val="superscript"/>
        </w:rPr>
        <w:t>9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0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bun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oma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eav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sDNA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ro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anscrip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bubble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B336F" w:rsidRPr="001A027B">
        <w:rPr>
          <w:rFonts w:ascii="Book Antiqua" w:eastAsia="Book Antiqua" w:hAnsi="Book Antiqua" w:cs="Book Antiqua"/>
          <w:color w:val="000000"/>
          <w:vertAlign w:val="superscript"/>
        </w:rPr>
        <w:t>10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-1</w:t>
      </w:r>
      <w:r w:rsidR="007B336F" w:rsidRPr="001A027B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u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tiv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l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omain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TP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ver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u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x-memb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7A3B73" w:rsidRPr="001A027B">
        <w:rPr>
          <w:rFonts w:ascii="Book Antiqua" w:hAnsi="Book Antiqua"/>
          <w:lang w:eastAsia="zh-CN"/>
        </w:rPr>
        <w:t>c</w:t>
      </w:r>
      <w:r w:rsidR="007A3B73" w:rsidRPr="001A027B">
        <w:rPr>
          <w:rFonts w:ascii="Book Antiqua" w:hAnsi="Book Antiqua"/>
        </w:rPr>
        <w:t>yclic</w:t>
      </w:r>
      <w:r w:rsidR="006529E5" w:rsidRPr="001A027B">
        <w:rPr>
          <w:rFonts w:ascii="Book Antiqua" w:hAnsi="Book Antiqua"/>
        </w:rPr>
        <w:t xml:space="preserve"> </w:t>
      </w:r>
      <w:proofErr w:type="spellStart"/>
      <w:r w:rsidR="007A3B73" w:rsidRPr="001A027B">
        <w:rPr>
          <w:rFonts w:ascii="Book Antiqua" w:hAnsi="Book Antiqua"/>
        </w:rPr>
        <w:t>oligoadenylate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7A3B73" w:rsidRPr="001A027B">
        <w:rPr>
          <w:rFonts w:ascii="Book Antiqua" w:hAnsi="Book Antiqua" w:cs="Book Antiqua"/>
          <w:color w:val="000000"/>
          <w:lang w:eastAsia="zh-CN"/>
        </w:rPr>
        <w:t>(</w:t>
      </w:r>
      <w:r w:rsidRPr="001A027B">
        <w:rPr>
          <w:rFonts w:ascii="Book Antiqua" w:eastAsia="Book Antiqua" w:hAnsi="Book Antiqua" w:cs="Book Antiqua"/>
          <w:color w:val="000000"/>
        </w:rPr>
        <w:t>CoA</w:t>
      </w:r>
      <w:r w:rsidR="007A3B73" w:rsidRPr="001A027B">
        <w:rPr>
          <w:rFonts w:ascii="Book Antiqua" w:hAnsi="Book Antiqua" w:cs="Book Antiqua"/>
          <w:color w:val="000000"/>
          <w:lang w:eastAsia="zh-CN"/>
        </w:rPr>
        <w:t>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ings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x-memb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ing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condar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sseng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tiva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sm6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ind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R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CRISPR-Associ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ossman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ld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omain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us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tiv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B70073" w:rsidRPr="001A027B">
        <w:rPr>
          <w:rFonts w:ascii="Book Antiqua" w:eastAsia="Book Antiqua" w:hAnsi="Book Antiqua" w:cs="Book Antiqua"/>
          <w:color w:val="000000"/>
        </w:rPr>
        <w:t>High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B70073" w:rsidRPr="001A027B">
        <w:rPr>
          <w:rFonts w:ascii="Book Antiqua" w:eastAsia="Book Antiqua" w:hAnsi="Book Antiqua" w:cs="Book Antiqua"/>
          <w:color w:val="000000"/>
        </w:rPr>
        <w:t>Eukaryot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B70073"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B70073" w:rsidRPr="001A027B">
        <w:rPr>
          <w:rFonts w:ascii="Book Antiqua" w:eastAsia="Book Antiqua" w:hAnsi="Book Antiqua" w:cs="Book Antiqua"/>
          <w:color w:val="000000"/>
        </w:rPr>
        <w:t>Prokaryot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B70073" w:rsidRPr="001A027B">
        <w:rPr>
          <w:rFonts w:ascii="Book Antiqua" w:eastAsia="Book Antiqua" w:hAnsi="Book Antiqua" w:cs="Book Antiqua"/>
          <w:color w:val="000000"/>
        </w:rPr>
        <w:t>Nucleotide-bind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B70073" w:rsidRPr="001A027B">
        <w:rPr>
          <w:rFonts w:ascii="Book Antiqua" w:hAnsi="Book Antiqua" w:cs="Book Antiqua"/>
          <w:color w:val="000000"/>
          <w:lang w:eastAsia="zh-CN"/>
        </w:rPr>
        <w:t>(</w:t>
      </w:r>
      <w:r w:rsidRPr="001A027B">
        <w:rPr>
          <w:rFonts w:ascii="Book Antiqua" w:eastAsia="Book Antiqua" w:hAnsi="Book Antiqua" w:cs="Book Antiqua"/>
          <w:color w:val="000000"/>
        </w:rPr>
        <w:t>HEPN</w:t>
      </w:r>
      <w:r w:rsidR="00B70073" w:rsidRPr="001A027B">
        <w:rPr>
          <w:rFonts w:ascii="Book Antiqua" w:hAnsi="Book Antiqua" w:cs="Book Antiqua"/>
          <w:color w:val="000000"/>
          <w:lang w:eastAsia="zh-CN"/>
        </w:rPr>
        <w:t>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oma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nleash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nspecif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eavage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1</w:t>
      </w:r>
      <w:r w:rsidR="007B336F" w:rsidRPr="001A027B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-1</w:t>
      </w:r>
      <w:r w:rsidR="007B336F" w:rsidRPr="001A027B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uta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D31853" w:rsidRPr="001A027B">
        <w:rPr>
          <w:rFonts w:ascii="Book Antiqua" w:eastAsia="Book Antiqua" w:hAnsi="Book Antiqua" w:cs="Book Antiqua"/>
          <w:color w:val="000000"/>
        </w:rPr>
        <w:t>t</w:t>
      </w:r>
      <w:r w:rsidRPr="001A027B">
        <w:rPr>
          <w:rFonts w:ascii="Book Antiqua" w:eastAsia="Book Antiqua" w:hAnsi="Book Antiqua" w:cs="Book Antiqua"/>
          <w:color w:val="000000"/>
        </w:rPr>
        <w:t>yp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V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clud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arg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bunit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sf1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5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7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olitar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nit)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ual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ack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know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tei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volv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apt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cleavage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="007B336F"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</w:p>
    <w:p w14:paraId="19E64514" w14:textId="368579B9" w:rsidR="00A77B3E" w:rsidRPr="001A027B" w:rsidRDefault="004F2356" w:rsidP="001A027B">
      <w:pPr>
        <w:spacing w:line="360" w:lineRule="auto"/>
        <w:ind w:firstLineChars="100" w:firstLine="240"/>
        <w:jc w:val="both"/>
        <w:rPr>
          <w:rFonts w:ascii="Book Antiqua" w:hAnsi="Book Antiqua"/>
          <w:lang w:eastAsia="zh-CN"/>
        </w:rPr>
      </w:pPr>
      <w:r w:rsidRPr="001A027B">
        <w:rPr>
          <w:rFonts w:ascii="Book Antiqua" w:eastAsia="Book Antiqua" w:hAnsi="Book Antiqua" w:cs="Book Antiqua"/>
          <w:color w:val="000000"/>
        </w:rPr>
        <w:t>Clas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2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ffecto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po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ng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n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sociat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7A3B73" w:rsidRPr="001A027B">
        <w:rPr>
          <w:rFonts w:ascii="Book Antiqua" w:eastAsia="Book Antiqua" w:hAnsi="Book Antiqua" w:cs="Book Antiqua"/>
          <w:color w:val="000000"/>
        </w:rPr>
        <w:t>CRISP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7A3B73" w:rsidRPr="001A027B">
        <w:rPr>
          <w:rFonts w:ascii="Book Antiqua" w:eastAsia="Book Antiqua" w:hAnsi="Book Antiqua" w:cs="Book Antiqua"/>
          <w:color w:val="000000"/>
        </w:rPr>
        <w:t>RN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7A3B73" w:rsidRPr="001A027B">
        <w:rPr>
          <w:rFonts w:ascii="Book Antiqua" w:hAnsi="Book Antiqua" w:cs="Book Antiqua"/>
          <w:color w:val="000000"/>
          <w:lang w:eastAsia="zh-CN"/>
        </w:rPr>
        <w:t>(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rRNA</w:t>
      </w:r>
      <w:proofErr w:type="spellEnd"/>
      <w:r w:rsidR="007A3B73" w:rsidRPr="001A027B">
        <w:rPr>
          <w:rFonts w:ascii="Book Antiqua" w:hAnsi="Book Antiqua" w:cs="Book Antiqua"/>
          <w:color w:val="000000"/>
          <w:lang w:eastAsia="zh-CN"/>
        </w:rPr>
        <w:t>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ario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iotechnolog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ications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as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clud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yp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I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I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yp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I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ature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rRNA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rec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-associ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te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se-pair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ans-activa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rRNA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tracrRN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>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troduc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ouble-strand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reak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DSB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A76FDE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="00D000C9" w:rsidRPr="001A027B">
        <w:rPr>
          <w:rFonts w:ascii="Book Antiqua" w:eastAsia="Book Antiqua" w:hAnsi="Book Antiqua" w:cs="Book Antiqua"/>
          <w:color w:val="000000"/>
        </w:rPr>
        <w:t>(Figure 1)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thoug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rbo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uvC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N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omain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t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plementar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rRN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>-guid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quenc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N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ucle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oma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eav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plementar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rand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trast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uvC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>-lik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oma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eav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noncomplementary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rand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re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ress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ac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cogni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quir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o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que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rRNA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e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nucleotide-contain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227F8E" w:rsidRPr="001A027B">
        <w:rPr>
          <w:rFonts w:ascii="Book Antiqua" w:eastAsia="Book Antiqua" w:hAnsi="Book Antiqua" w:cs="Book Antiqua"/>
          <w:color w:val="000000"/>
        </w:rPr>
        <w:t>protospacer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227F8E" w:rsidRPr="001A027B">
        <w:rPr>
          <w:rFonts w:ascii="Book Antiqua" w:eastAsia="Book Antiqua" w:hAnsi="Book Antiqua" w:cs="Book Antiqua"/>
          <w:color w:val="000000"/>
        </w:rPr>
        <w:t>adjac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227F8E" w:rsidRPr="001A027B">
        <w:rPr>
          <w:rFonts w:ascii="Book Antiqua" w:eastAsia="Book Antiqua" w:hAnsi="Book Antiqua" w:cs="Book Antiqua"/>
          <w:color w:val="000000"/>
        </w:rPr>
        <w:t>moti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227F8E" w:rsidRPr="001A027B">
        <w:rPr>
          <w:rFonts w:ascii="Book Antiqua" w:eastAsia="Book Antiqua" w:hAnsi="Book Antiqua" w:cs="Book Antiqua"/>
          <w:color w:val="000000"/>
        </w:rPr>
        <w:t>(PAM)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que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jac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rRN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>-bind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g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</w:t>
      </w:r>
      <w:r w:rsidR="00227F8E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227F8E" w:rsidRPr="001A027B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20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ajori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yp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dul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cogniz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sDNA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s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stanc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ng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227F8E" w:rsidRPr="001A027B">
        <w:rPr>
          <w:rFonts w:ascii="Book Antiqua" w:eastAsia="Book Antiqua" w:hAnsi="Book Antiqua" w:cs="Book Antiqua"/>
          <w:color w:val="000000"/>
        </w:rPr>
        <w:t>crRNA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lastRenderedPageBreak/>
        <w:t>proces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2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Nase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oma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uid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2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</w:t>
      </w:r>
      <w:r w:rsidR="00B70073" w:rsidRPr="001A027B">
        <w:rPr>
          <w:rFonts w:ascii="Book Antiqua" w:hAnsi="Book Antiqua" w:cs="Book Antiqua"/>
          <w:color w:val="000000"/>
          <w:lang w:eastAsia="zh-CN"/>
        </w:rPr>
        <w:t>-</w:t>
      </w:r>
      <w:r w:rsidRPr="001A027B">
        <w:rPr>
          <w:rFonts w:ascii="Book Antiqua" w:eastAsia="Book Antiqua" w:hAnsi="Book Antiqua" w:cs="Book Antiqua"/>
          <w:color w:val="000000"/>
        </w:rPr>
        <w:t>rich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="00227F8E" w:rsidRPr="001A027B">
        <w:rPr>
          <w:rFonts w:ascii="Book Antiqua" w:eastAsia="Book Antiqua" w:hAnsi="Book Antiqua" w:cs="Book Antiqua"/>
          <w:color w:val="000000"/>
        </w:rPr>
        <w:t>PA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que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ea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227F8E" w:rsidRPr="001A027B">
        <w:rPr>
          <w:rFonts w:ascii="Book Antiqua" w:eastAsia="Book Antiqua" w:hAnsi="Book Antiqua" w:cs="Book Antiqua"/>
          <w:color w:val="000000"/>
        </w:rPr>
        <w:t>dsDNA</w:t>
      </w:r>
      <w:proofErr w:type="spellEnd"/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ra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ick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nds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2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A76FDE" w:rsidRPr="001A027B">
        <w:rPr>
          <w:rFonts w:ascii="Book Antiqua" w:hAnsi="Book Antiqua" w:cs="Book Antiqua"/>
          <w:color w:val="000000"/>
          <w:vertAlign w:val="superscript"/>
          <w:lang w:eastAsia="zh-CN"/>
        </w:rPr>
        <w:t xml:space="preserve"> </w:t>
      </w:r>
      <w:r w:rsidR="00D000C9" w:rsidRPr="001A027B">
        <w:rPr>
          <w:rFonts w:ascii="Book Antiqua" w:eastAsia="Book Antiqua" w:hAnsi="Book Antiqua" w:cs="Book Antiqua"/>
          <w:color w:val="000000"/>
        </w:rPr>
        <w:t>(Figure 1)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2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eav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o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n-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rand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sDNA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ng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uvC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taly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pocket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sid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2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4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malles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-guid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ucle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cover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a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400</w:t>
      </w:r>
      <w:r w:rsidR="00B70073" w:rsidRPr="001A027B">
        <w:rPr>
          <w:rFonts w:ascii="Book Antiqua" w:hAnsi="Book Antiqua" w:cs="Book Antiqua"/>
          <w:color w:val="000000"/>
          <w:lang w:eastAsia="zh-CN"/>
        </w:rPr>
        <w:t>-</w:t>
      </w:r>
      <w:r w:rsidRPr="001A027B">
        <w:rPr>
          <w:rFonts w:ascii="Book Antiqua" w:eastAsia="Book Antiqua" w:hAnsi="Book Antiqua" w:cs="Book Antiqua"/>
          <w:color w:val="000000"/>
        </w:rPr>
        <w:t>700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min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id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o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qui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que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sDNA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substrate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astl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3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am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2c2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long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yp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I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cogniz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s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ud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cover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3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w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B70073" w:rsidRPr="001A027B">
        <w:rPr>
          <w:rFonts w:ascii="Book Antiqua" w:eastAsia="Book Antiqua" w:hAnsi="Book Antiqua" w:cs="Book Antiqua"/>
          <w:color w:val="000000"/>
        </w:rPr>
        <w:t>HEP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omai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mon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soci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ibonuclease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Nase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>)</w:t>
      </w:r>
      <w:r w:rsidR="00114A5B" w:rsidRPr="001A027B">
        <w:rPr>
          <w:rFonts w:ascii="Book Antiqua" w:eastAsia="Book Antiqua" w:hAnsi="Book Antiqua" w:cs="Book Antiqua"/>
          <w:color w:val="000000"/>
        </w:rPr>
        <w:t>-</w:t>
      </w:r>
      <w:r w:rsidRPr="001A027B">
        <w:rPr>
          <w:rFonts w:ascii="Book Antiqua" w:eastAsia="Book Antiqua" w:hAnsi="Book Antiqua" w:cs="Book Antiqua"/>
          <w:color w:val="000000"/>
        </w:rPr>
        <w:t>o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ut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th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cess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proofErr w:type="gramStart"/>
      <w:r w:rsidRPr="001A027B">
        <w:rPr>
          <w:rFonts w:ascii="Book Antiqua" w:eastAsia="Book Antiqua" w:hAnsi="Book Antiqua" w:cs="Book Antiqua"/>
          <w:color w:val="000000"/>
        </w:rPr>
        <w:t>crRNA</w:t>
      </w:r>
      <w:proofErr w:type="spell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-2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9B3429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77AE6" w:rsidRPr="001A027B">
        <w:rPr>
          <w:rFonts w:ascii="Book Antiqua" w:eastAsia="Book Antiqua" w:hAnsi="Book Antiqua" w:cs="Book Antiqua"/>
          <w:color w:val="000000"/>
        </w:rPr>
        <w:t>(Figure 1)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gges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o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yp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I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dul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ork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llaterall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color w:val="000000"/>
        </w:rPr>
        <w:t>i.e.</w:t>
      </w:r>
      <w:r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2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4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ea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sDNA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nspecifically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trast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3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itia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nspecif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utting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1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0F59CD" w:rsidRPr="001A027B">
        <w:rPr>
          <w:rFonts w:ascii="Book Antiqua" w:hAnsi="Book Antiqua" w:cs="Book Antiqua"/>
          <w:color w:val="000000"/>
          <w:lang w:eastAsia="zh-CN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bserv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2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4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3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i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ith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um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la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ines</w:t>
      </w:r>
      <w:r w:rsidR="000F59CD" w:rsidRPr="001A027B">
        <w:rPr>
          <w:rFonts w:ascii="Book Antiqua" w:eastAsia="Book Antiqua" w:hAnsi="Book Antiqua" w:cs="Book Antiqua"/>
          <w:color w:val="000000"/>
          <w:vertAlign w:val="superscript"/>
        </w:rPr>
        <w:t>[2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="000F59CD" w:rsidRPr="001A027B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8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</w:p>
    <w:p w14:paraId="31F4C88A" w14:textId="77777777" w:rsidR="000F59CD" w:rsidRPr="001A027B" w:rsidRDefault="000F59CD" w:rsidP="001A027B">
      <w:pPr>
        <w:spacing w:line="360" w:lineRule="auto"/>
        <w:ind w:firstLine="360"/>
        <w:jc w:val="both"/>
        <w:rPr>
          <w:rFonts w:ascii="Book Antiqua" w:hAnsi="Book Antiqua"/>
          <w:lang w:eastAsia="zh-CN"/>
        </w:rPr>
      </w:pPr>
    </w:p>
    <w:p w14:paraId="16BE196C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 w:cs="Book Antiqua"/>
          <w:b/>
          <w:caps/>
          <w:color w:val="000000"/>
          <w:u w:val="single"/>
          <w:lang w:eastAsia="zh-CN"/>
        </w:rPr>
      </w:pPr>
      <w:r w:rsidRPr="001A027B">
        <w:rPr>
          <w:rFonts w:ascii="Book Antiqua" w:eastAsia="Book Antiqua" w:hAnsi="Book Antiqua" w:cs="Book Antiqua"/>
          <w:b/>
          <w:caps/>
          <w:color w:val="000000"/>
          <w:u w:val="single"/>
        </w:rPr>
        <w:t>CLINICAL</w:t>
      </w:r>
      <w:r w:rsidR="006529E5" w:rsidRPr="001A027B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1A027B">
        <w:rPr>
          <w:rFonts w:ascii="Book Antiqua" w:eastAsia="Book Antiqua" w:hAnsi="Book Antiqua" w:cs="Book Antiqua"/>
          <w:b/>
          <w:caps/>
          <w:color w:val="000000"/>
          <w:u w:val="single"/>
        </w:rPr>
        <w:t>APPLICATION</w:t>
      </w:r>
      <w:r w:rsidR="006529E5" w:rsidRPr="001A027B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1A027B">
        <w:rPr>
          <w:rFonts w:ascii="Book Antiqua" w:eastAsia="Book Antiqua" w:hAnsi="Book Antiqua" w:cs="Book Antiqua"/>
          <w:b/>
          <w:caps/>
          <w:color w:val="000000"/>
          <w:u w:val="single"/>
        </w:rPr>
        <w:t>OF</w:t>
      </w:r>
      <w:r w:rsidR="006529E5" w:rsidRPr="001A027B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1A027B">
        <w:rPr>
          <w:rFonts w:ascii="Book Antiqua" w:eastAsia="Book Antiqua" w:hAnsi="Book Antiqua" w:cs="Book Antiqua"/>
          <w:b/>
          <w:caps/>
          <w:color w:val="000000"/>
          <w:u w:val="single"/>
        </w:rPr>
        <w:t>CRISPR/CAS</w:t>
      </w:r>
      <w:r w:rsidR="006529E5" w:rsidRPr="001A027B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1A027B">
        <w:rPr>
          <w:rFonts w:ascii="Book Antiqua" w:eastAsia="Book Antiqua" w:hAnsi="Book Antiqua" w:cs="Book Antiqua"/>
          <w:b/>
          <w:caps/>
          <w:color w:val="000000"/>
          <w:u w:val="single"/>
        </w:rPr>
        <w:t>TECHNOLOGY</w:t>
      </w:r>
    </w:p>
    <w:p w14:paraId="15E1FC0F" w14:textId="77777777" w:rsidR="00374254" w:rsidRPr="001A027B" w:rsidRDefault="004F2356" w:rsidP="001A027B">
      <w:pPr>
        <w:spacing w:line="360" w:lineRule="auto"/>
        <w:jc w:val="both"/>
        <w:rPr>
          <w:rFonts w:ascii="Book Antiqua" w:hAnsi="Book Antiqua" w:cs="Book Antiqua"/>
          <w:b/>
          <w:i/>
          <w:iCs/>
          <w:color w:val="000000"/>
          <w:lang w:eastAsia="zh-CN"/>
        </w:rPr>
      </w:pP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Application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CRISPR/</w:t>
      </w:r>
      <w:proofErr w:type="spellStart"/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disease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diagnosis</w:t>
      </w:r>
    </w:p>
    <w:p w14:paraId="198F8B4A" w14:textId="48BCA7BE" w:rsidR="00A77B3E" w:rsidRPr="001A027B" w:rsidRDefault="004F2356" w:rsidP="001A027B">
      <w:pPr>
        <w:spacing w:line="360" w:lineRule="auto"/>
        <w:jc w:val="both"/>
        <w:rPr>
          <w:rFonts w:ascii="Book Antiqua" w:hAnsi="Book Antiqua"/>
          <w:lang w:eastAsia="zh-CN"/>
        </w:rPr>
      </w:pPr>
      <w:r w:rsidRPr="001A027B">
        <w:rPr>
          <w:rFonts w:ascii="Book Antiqua" w:eastAsia="Book Antiqua" w:hAnsi="Book Antiqua" w:cs="Book Antiqua"/>
          <w:b/>
          <w:bCs/>
          <w:color w:val="000000"/>
        </w:rPr>
        <w:t>Application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CRISPR/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pathogen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detection</w:t>
      </w:r>
      <w:r w:rsidR="000F59CD" w:rsidRPr="001A027B">
        <w:rPr>
          <w:rFonts w:ascii="Book Antiqua" w:hAnsi="Book Antiqua" w:cs="Book Antiqua"/>
          <w:b/>
          <w:bCs/>
          <w:color w:val="000000"/>
          <w:lang w:eastAsia="zh-CN"/>
        </w:rPr>
        <w:t>:</w:t>
      </w:r>
      <w:r w:rsidR="006529E5" w:rsidRPr="001A027B">
        <w:rPr>
          <w:rFonts w:ascii="Book Antiqua" w:hAnsi="Book Antiqua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Zha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i/>
          <w:iCs/>
          <w:color w:val="000000"/>
        </w:rPr>
        <w:t>al</w:t>
      </w:r>
      <w:r w:rsidR="00093371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093371" w:rsidRPr="001A027B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B914D8">
        <w:rPr>
          <w:rFonts w:ascii="Book Antiqua" w:hAnsi="Book Antiqua" w:cs="Book Antiqua" w:hint="eastAsia"/>
          <w:color w:val="000000"/>
          <w:vertAlign w:val="superscript"/>
          <w:lang w:eastAsia="zh-CN"/>
        </w:rPr>
        <w:t>4</w:t>
      </w:r>
      <w:r w:rsidR="00093371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velop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latfor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ll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pecif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igh-sensitivi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nzyma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ort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nlock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SHERLOCK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bin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otherm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mplific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3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ith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ng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lecule</w:t>
      </w:r>
      <w:r w:rsidR="0085066D" w:rsidRPr="001A027B">
        <w:rPr>
          <w:rFonts w:ascii="Book Antiqua" w:eastAsia="Book Antiqua" w:hAnsi="Book Antiqua" w:cs="Book Antiqua"/>
          <w:color w:val="000000"/>
        </w:rPr>
        <w:t>s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tiv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3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eav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quenchab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luoresc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duc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quantifiab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gn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dica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se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ucle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id</w:t>
      </w:r>
      <w:r w:rsidR="00A76FDE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="00E77AE6" w:rsidRPr="001A027B">
        <w:rPr>
          <w:rFonts w:ascii="Book Antiqua" w:eastAsia="Book Antiqua" w:hAnsi="Book Antiqua" w:cs="Book Antiqua"/>
          <w:color w:val="000000"/>
        </w:rPr>
        <w:t>(Figure 1)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ERLOCK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monstr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ose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l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Zika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ir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ngu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ir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u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per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apid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ucle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id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ig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nsitivity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bsequentl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ERLOCK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pd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ERLOCKv2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mp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ur</w:t>
      </w:r>
      <w:r w:rsidR="00374254" w:rsidRPr="001A027B">
        <w:rPr>
          <w:rFonts w:ascii="Book Antiqua" w:hAnsi="Book Antiqua" w:cs="Book Antiqua"/>
          <w:color w:val="000000"/>
          <w:lang w:eastAsia="zh-CN"/>
        </w:rPr>
        <w:t>-</w:t>
      </w:r>
      <w:r w:rsidRPr="001A027B">
        <w:rPr>
          <w:rFonts w:ascii="Book Antiqua" w:eastAsia="Book Antiqua" w:hAnsi="Book Antiqua" w:cs="Book Antiqua"/>
          <w:color w:val="000000"/>
        </w:rPr>
        <w:t>channe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ultiplex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rthogon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ucle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i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quenc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waCas13a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smCas13b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caCas13b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Cas12a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2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9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reak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roug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quantita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luoresce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imitati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ERLOCK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ERLOCKv2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ew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ime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ur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</w:t>
      </w:r>
      <w:r w:rsidR="00374254" w:rsidRPr="001A027B">
        <w:rPr>
          <w:rFonts w:ascii="Book Antiqua" w:hAnsi="Book Antiqua" w:cs="Book Antiqua"/>
          <w:color w:val="000000"/>
          <w:lang w:eastAsia="zh-CN"/>
        </w:rPr>
        <w:t>-</w:t>
      </w:r>
      <w:r w:rsidRPr="001A027B">
        <w:rPr>
          <w:rFonts w:ascii="Book Antiqua" w:eastAsia="Book Antiqua" w:hAnsi="Book Antiqua" w:cs="Book Antiqua"/>
          <w:color w:val="000000"/>
        </w:rPr>
        <w:t>amplific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ces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hie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tt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quantific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ou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ffec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nsitivity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urther</w:t>
      </w:r>
      <w:r w:rsidR="0085066D" w:rsidRPr="001A027B">
        <w:rPr>
          <w:rFonts w:ascii="Book Antiqua" w:eastAsia="Book Antiqua" w:hAnsi="Book Antiqua" w:cs="Book Antiqua"/>
          <w:color w:val="000000"/>
        </w:rPr>
        <w:t>more</w:t>
      </w:r>
      <w:r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trodu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s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rip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id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rmin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lastRenderedPageBreak/>
        <w:t>wheth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s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amp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isualization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ERLOCKv2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u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fficienc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pecificit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rtabilit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sRNA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ngu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Zika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iru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e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utati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iqui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iops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ampl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ro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tien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ater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low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sa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73F38" w:rsidRPr="001A027B">
        <w:rPr>
          <w:rFonts w:ascii="Book Antiqua" w:eastAsia="Book Antiqua" w:hAnsi="Book Antiqua" w:cs="Book Antiqua"/>
          <w:color w:val="000000"/>
        </w:rPr>
        <w:t>Ch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i/>
          <w:iCs/>
          <w:color w:val="000000"/>
        </w:rPr>
        <w:t>al</w:t>
      </w:r>
      <w:r w:rsidR="00374254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30</w:t>
      </w:r>
      <w:r w:rsidR="00374254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or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2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ul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tent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ucle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i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latfor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velop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ndonuclease-targe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a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ort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DETECTR)</w:t>
      </w:r>
      <w:r w:rsidR="00374254" w:rsidRPr="001A027B">
        <w:rPr>
          <w:rFonts w:ascii="Book Antiqua" w:hAnsi="Book Antiqua" w:cs="Book Antiqua"/>
          <w:color w:val="000000"/>
          <w:lang w:eastAsia="zh-CN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o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ork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incip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mila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ERLOCK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latfor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otherm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mplific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2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sDNase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tiv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DA611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D000C9" w:rsidRPr="001A027B">
        <w:rPr>
          <w:rFonts w:ascii="Book Antiqua" w:eastAsia="Book Antiqua" w:hAnsi="Book Antiqua" w:cs="Book Antiqua"/>
          <w:color w:val="000000"/>
        </w:rPr>
        <w:t>(Figure 1)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i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ul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pecifical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dentif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w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um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pillomavir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rai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F63094" w:rsidRPr="001A027B">
        <w:rPr>
          <w:rFonts w:ascii="Book Antiqua" w:hAnsi="Book Antiqua" w:cs="Book Antiqua"/>
          <w:color w:val="000000"/>
          <w:lang w:eastAsia="zh-CN"/>
        </w:rPr>
        <w:t>[</w:t>
      </w:r>
      <w:r w:rsidR="00F63094" w:rsidRPr="001A027B">
        <w:rPr>
          <w:rFonts w:ascii="Book Antiqua" w:eastAsia="DengXian" w:hAnsi="Book Antiqua"/>
          <w:color w:val="000000"/>
          <w:lang w:eastAsia="zh-CN"/>
        </w:rPr>
        <w:t>Human</w:t>
      </w:r>
      <w:r w:rsidR="006529E5" w:rsidRPr="001A027B">
        <w:rPr>
          <w:rFonts w:ascii="Book Antiqua" w:eastAsia="DengXian" w:hAnsi="Book Antiqua"/>
          <w:color w:val="000000"/>
          <w:lang w:eastAsia="zh-CN"/>
        </w:rPr>
        <w:t xml:space="preserve"> </w:t>
      </w:r>
      <w:r w:rsidR="00F63094" w:rsidRPr="001A027B">
        <w:rPr>
          <w:rFonts w:ascii="Book Antiqua" w:eastAsia="DengXian" w:hAnsi="Book Antiqua"/>
          <w:color w:val="000000"/>
          <w:lang w:eastAsia="zh-CN"/>
        </w:rPr>
        <w:t>papillomavir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F63094" w:rsidRPr="001A027B">
        <w:rPr>
          <w:rFonts w:ascii="Book Antiqua" w:hAnsi="Book Antiqua" w:cs="Book Antiqua"/>
          <w:color w:val="000000"/>
          <w:lang w:eastAsia="zh-CN"/>
        </w:rPr>
        <w:t>(</w:t>
      </w:r>
      <w:r w:rsidRPr="001A027B">
        <w:rPr>
          <w:rFonts w:ascii="Book Antiqua" w:eastAsia="Book Antiqua" w:hAnsi="Book Antiqua" w:cs="Book Antiqua"/>
          <w:color w:val="000000"/>
        </w:rPr>
        <w:t>HPV16</w:t>
      </w:r>
      <w:r w:rsidR="00F63094" w:rsidRPr="001A027B">
        <w:rPr>
          <w:rFonts w:ascii="Book Antiqua" w:hAnsi="Book Antiqua" w:cs="Book Antiqua"/>
          <w:color w:val="000000"/>
          <w:lang w:eastAsia="zh-CN"/>
        </w:rPr>
        <w:t>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PV18</w:t>
      </w:r>
      <w:r w:rsidR="00F63094" w:rsidRPr="001A027B">
        <w:rPr>
          <w:rFonts w:ascii="Book Antiqua" w:hAnsi="Book Antiqua" w:cs="Book Antiqua"/>
          <w:color w:val="000000"/>
          <w:lang w:eastAsia="zh-CN"/>
        </w:rPr>
        <w:t>]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ro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um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iHa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HeLa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ll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igh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curacy.</w:t>
      </w:r>
    </w:p>
    <w:p w14:paraId="32DF666F" w14:textId="1A91EBD6" w:rsidR="00A77B3E" w:rsidRPr="001A027B" w:rsidRDefault="004F2356" w:rsidP="001A027B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color w:val="000000"/>
        </w:rPr>
        <w:t>However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bove</w:t>
      </w:r>
      <w:r w:rsidR="00F63094" w:rsidRPr="001A027B">
        <w:rPr>
          <w:rFonts w:ascii="Book Antiqua" w:hAnsi="Book Antiqua" w:cs="Book Antiqua"/>
          <w:color w:val="000000"/>
          <w:lang w:eastAsia="zh-CN"/>
        </w:rPr>
        <w:t>-</w:t>
      </w:r>
      <w:r w:rsidRPr="001A027B">
        <w:rPr>
          <w:rFonts w:ascii="Book Antiqua" w:eastAsia="Book Antiqua" w:hAnsi="Book Antiqua" w:cs="Book Antiqua"/>
          <w:color w:val="000000"/>
        </w:rPr>
        <w:t>mention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ucle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i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cess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qui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e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ncapp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traction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B914D8" w:rsidRPr="00B914D8">
        <w:rPr>
          <w:rFonts w:ascii="Book Antiqua" w:eastAsia="Book Antiqua" w:hAnsi="Book Antiqua" w:cs="Book Antiqua"/>
          <w:color w:val="000000"/>
        </w:rPr>
        <w:t>Joung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i/>
          <w:iCs/>
          <w:color w:val="000000"/>
        </w:rPr>
        <w:t>al</w:t>
      </w:r>
      <w:r w:rsidR="0085066D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85066D" w:rsidRPr="001A027B">
        <w:rPr>
          <w:rFonts w:ascii="Book Antiqua" w:eastAsia="Book Antiqua" w:hAnsi="Book Antiqua" w:cs="Book Antiqua"/>
          <w:color w:val="000000"/>
          <w:vertAlign w:val="superscript"/>
        </w:rPr>
        <w:t>31]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troduc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F63094" w:rsidRPr="001A027B">
        <w:rPr>
          <w:rFonts w:ascii="Book Antiqua" w:hAnsi="Book Antiqua" w:cs="Book Antiqua"/>
          <w:color w:val="000000"/>
          <w:lang w:eastAsia="zh-CN"/>
        </w:rPr>
        <w:t>“</w:t>
      </w:r>
      <w:r w:rsidR="00F63094" w:rsidRPr="001A027B">
        <w:rPr>
          <w:rFonts w:ascii="Book Antiqua" w:eastAsia="Book Antiqua" w:hAnsi="Book Antiqua" w:cs="Book Antiqua"/>
          <w:color w:val="000000"/>
        </w:rPr>
        <w:t>one</w:t>
      </w:r>
      <w:r w:rsidR="00F63094" w:rsidRPr="001A027B">
        <w:rPr>
          <w:rFonts w:ascii="Book Antiqua" w:hAnsi="Book Antiqua" w:cs="Book Antiqua"/>
          <w:color w:val="000000"/>
          <w:lang w:eastAsia="zh-CN"/>
        </w:rPr>
        <w:t>-</w:t>
      </w:r>
      <w:r w:rsidRPr="001A027B">
        <w:rPr>
          <w:rFonts w:ascii="Book Antiqua" w:eastAsia="Book Antiqua" w:hAnsi="Book Antiqua" w:cs="Book Antiqua"/>
          <w:color w:val="000000"/>
        </w:rPr>
        <w:t>pot</w:t>
      </w:r>
      <w:r w:rsidR="00F63094" w:rsidRPr="001A027B">
        <w:rPr>
          <w:rFonts w:ascii="Book Antiqua" w:hAnsi="Book Antiqua" w:cs="Book Antiqua"/>
          <w:color w:val="000000"/>
          <w:lang w:eastAsia="zh-CN"/>
        </w:rPr>
        <w:t>”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pda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VID-1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o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e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urifi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ro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ti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amples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reover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a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ep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quir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VID</w:t>
      </w:r>
      <w:r w:rsidR="00F63094" w:rsidRPr="001A027B">
        <w:rPr>
          <w:rFonts w:ascii="Book Antiqua" w:hAnsi="Book Antiqua" w:cs="Book Antiqua"/>
          <w:color w:val="000000"/>
          <w:lang w:eastAsia="zh-CN"/>
        </w:rPr>
        <w:t>-</w:t>
      </w:r>
      <w:r w:rsidRPr="001A027B">
        <w:rPr>
          <w:rFonts w:ascii="Book Antiqua" w:eastAsia="Book Antiqua" w:hAnsi="Book Antiqua" w:cs="Book Antiqua"/>
          <w:color w:val="000000"/>
        </w:rPr>
        <w:t>1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o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u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ur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st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am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ERLOCK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s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STOP)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OP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mploy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oop-medi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otherm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mplific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LAMP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tho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mplif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tiliz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apCas12b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nzym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ma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60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°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mperatu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quir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AMP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action)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ep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tra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e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mplifi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noug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ul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asi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ir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d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ir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y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lease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ro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p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aliv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ampl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tain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ew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ow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irus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ou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urify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ola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.</w:t>
      </w:r>
    </w:p>
    <w:p w14:paraId="3F696DEA" w14:textId="52297DC7" w:rsidR="00A77B3E" w:rsidRPr="001A027B" w:rsidRDefault="004F2356" w:rsidP="001A027B">
      <w:pPr>
        <w:spacing w:line="360" w:lineRule="auto"/>
        <w:ind w:firstLine="360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color w:val="000000"/>
        </w:rPr>
        <w:t>Althoug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OP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mplifi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plexi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ces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duc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tamin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u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ag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ansfer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quir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eating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mplification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th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ep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par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ERLOCKv2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2D0AE8"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vercom</w:t>
      </w:r>
      <w:r w:rsidR="002D0AE8" w:rsidRPr="001A027B">
        <w:rPr>
          <w:rFonts w:ascii="Book Antiqua" w:eastAsia="Book Antiqua" w:hAnsi="Book Antiqua" w:cs="Book Antiqua"/>
          <w:color w:val="000000"/>
        </w:rPr>
        <w:t>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indrance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ew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-Cas9-assis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CADD)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veloped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mploy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ads-HC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thod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i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Cas9-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3651A2" w:rsidRPr="001A027B">
        <w:rPr>
          <w:rFonts w:ascii="Book Antiqua" w:eastAsia="Book Antiqua" w:hAnsi="Book Antiqua" w:cs="Book Antiqua"/>
          <w:color w:val="000000"/>
        </w:rPr>
        <w:t>single-guid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3651A2"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3651A2" w:rsidRPr="001A027B">
        <w:rPr>
          <w:rFonts w:ascii="Book Antiqua" w:hAnsi="Book Antiqua" w:cs="Book Antiqua"/>
          <w:color w:val="000000"/>
          <w:lang w:eastAsia="zh-CN"/>
        </w:rPr>
        <w:t>(</w:t>
      </w:r>
      <w:proofErr w:type="spellStart"/>
      <w:r w:rsidR="003651A2" w:rsidRPr="001A027B">
        <w:rPr>
          <w:rFonts w:ascii="Book Antiqua" w:eastAsia="Book Antiqua" w:hAnsi="Book Antiqua" w:cs="Book Antiqua"/>
          <w:color w:val="000000"/>
        </w:rPr>
        <w:t>sgRNA</w:t>
      </w:r>
      <w:proofErr w:type="spellEnd"/>
      <w:r w:rsidR="003651A2" w:rsidRPr="001A027B">
        <w:rPr>
          <w:rFonts w:ascii="Book Antiqua" w:hAnsi="Book Antiqua" w:cs="Book Antiqua"/>
          <w:color w:val="000000"/>
          <w:lang w:eastAsia="zh-CN"/>
        </w:rPr>
        <w:t>)</w:t>
      </w:r>
      <w:r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ft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ttach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ptur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a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rfac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llow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di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w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ybridiz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ha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a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HCR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irpi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hairp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1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irp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2)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irp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abel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luorescein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C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ul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du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lastRenderedPageBreak/>
        <w:t>fluoresc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gn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ad’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rface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irp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nec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tinuousl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luoresce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gn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cam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right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si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rection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re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ak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asi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luoresce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gnal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reates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t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ou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mplify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gene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</w:p>
    <w:p w14:paraId="4AAA8FAF" w14:textId="721C57B2" w:rsidR="00A77B3E" w:rsidRPr="001A027B" w:rsidRDefault="004F2356" w:rsidP="001A027B">
      <w:pPr>
        <w:spacing w:line="360" w:lineRule="auto"/>
        <w:ind w:firstLine="360"/>
        <w:jc w:val="both"/>
        <w:rPr>
          <w:rFonts w:ascii="Book Antiqua" w:hAnsi="Book Antiqua" w:cs="Book Antiqua"/>
          <w:color w:val="000000"/>
          <w:lang w:eastAsia="zh-CN"/>
        </w:rPr>
      </w:pPr>
      <w:r w:rsidRPr="001A027B">
        <w:rPr>
          <w:rFonts w:ascii="Book Antiqua" w:eastAsia="Book Antiqua" w:hAnsi="Book Antiqua" w:cs="Book Antiqua"/>
          <w:color w:val="000000"/>
        </w:rPr>
        <w:t>Du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vantag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mp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sign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ig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fficienc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venienc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d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cop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ication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-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com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s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requ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om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di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lecula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i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multaneous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mo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velopm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s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cientif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earch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lecula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novation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vanc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roaches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B914D8" w:rsidRPr="00B914D8">
        <w:rPr>
          <w:rFonts w:ascii="Book Antiqua" w:eastAsia="Book Antiqua" w:hAnsi="Book Antiqua" w:cs="Book Antiqua"/>
          <w:color w:val="000000"/>
        </w:rPr>
        <w:t>Freije</w:t>
      </w:r>
      <w:proofErr w:type="spellEnd"/>
      <w:r w:rsidR="002D0AE8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i/>
          <w:iCs/>
          <w:color w:val="000000"/>
        </w:rPr>
        <w:t>al</w:t>
      </w:r>
      <w:r w:rsidR="002D0AE8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2D0AE8" w:rsidRPr="001A027B">
        <w:rPr>
          <w:rFonts w:ascii="Book Antiqua" w:eastAsia="Book Antiqua" w:hAnsi="Book Antiqua" w:cs="Book Antiqua"/>
          <w:color w:val="000000"/>
          <w:vertAlign w:val="superscript"/>
        </w:rPr>
        <w:t>33]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bin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3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tivir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tivi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agnos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bili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stablish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werfu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apid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grammab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agnos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tivir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am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3-assis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tri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ir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press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adout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ul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-ba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irus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2D0AE8" w:rsidRPr="001A027B">
        <w:rPr>
          <w:rFonts w:ascii="Book Antiqua" w:eastAsia="Book Antiqua" w:hAnsi="Book Antiqua" w:cs="Book Antiqua"/>
          <w:color w:val="000000"/>
        </w:rPr>
        <w:t>such 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fluenz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ir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um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ll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w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ou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s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rip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self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E73F38" w:rsidRPr="001A027B">
        <w:rPr>
          <w:rFonts w:ascii="Book Antiqua" w:eastAsia="Book Antiqua" w:hAnsi="Book Antiqua" w:cs="Book Antiqua"/>
          <w:color w:val="000000"/>
        </w:rPr>
        <w:t>Fozouni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i/>
          <w:iCs/>
          <w:color w:val="000000"/>
        </w:rPr>
        <w:t>al</w:t>
      </w:r>
      <w:r w:rsidR="00663C55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663C55" w:rsidRPr="001A027B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="00663C55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velop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VID-1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nec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martpho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ok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15</w:t>
      </w:r>
      <w:r w:rsidR="00F63094" w:rsidRPr="001A027B">
        <w:rPr>
          <w:rFonts w:ascii="Book Antiqua" w:hAnsi="Book Antiqua" w:cs="Book Antiqua"/>
          <w:color w:val="000000"/>
          <w:lang w:eastAsia="zh-CN"/>
        </w:rPr>
        <w:t>-</w:t>
      </w:r>
      <w:r w:rsidRPr="001A027B">
        <w:rPr>
          <w:rFonts w:ascii="Book Antiqua" w:eastAsia="Book Antiqua" w:hAnsi="Book Antiqua" w:cs="Book Antiqua"/>
          <w:color w:val="000000"/>
        </w:rPr>
        <w:t>30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ro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ampl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or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ul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bi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hone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iqu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mit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ver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anscrip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-amplific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ep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rect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ir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ew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agnos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s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ar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ro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duc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si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ega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ult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ul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asu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ir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oa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iv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ample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sm6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n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se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ma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oop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eav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ario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lecule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73F38" w:rsidRPr="001A027B">
        <w:rPr>
          <w:rFonts w:ascii="Book Antiqua" w:eastAsia="Book Antiqua" w:hAnsi="Book Antiqua" w:cs="Book Antiqua"/>
          <w:color w:val="000000"/>
        </w:rPr>
        <w:t xml:space="preserve">Liu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i/>
          <w:iCs/>
          <w:color w:val="000000"/>
        </w:rPr>
        <w:t>al</w:t>
      </w:r>
      <w:r w:rsidR="006149A0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6149A0" w:rsidRPr="001A027B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="006149A0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9B3429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tiliz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3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sm6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i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tivato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bin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ea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nd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ucle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tho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VID</w:t>
      </w:r>
      <w:r w:rsidR="00F63094" w:rsidRPr="001A027B">
        <w:rPr>
          <w:rFonts w:ascii="Book Antiqua" w:hAnsi="Book Antiqua" w:cs="Book Antiqua"/>
          <w:color w:val="000000"/>
          <w:lang w:eastAsia="zh-CN"/>
        </w:rPr>
        <w:t>-</w:t>
      </w:r>
      <w:r w:rsidRPr="001A027B">
        <w:rPr>
          <w:rFonts w:ascii="Book Antiqua" w:eastAsia="Book Antiqua" w:hAnsi="Book Antiqua" w:cs="Book Antiqua"/>
          <w:color w:val="000000"/>
        </w:rPr>
        <w:t>19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tho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void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rigin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mplific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ssibili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amp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oss-contamin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u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mplification</w:t>
      </w:r>
      <w:r w:rsidR="00C25772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="00CD080C" w:rsidRPr="001A027B">
        <w:rPr>
          <w:rFonts w:ascii="Book Antiqua" w:eastAsia="Book Antiqua" w:hAnsi="Book Antiqua" w:cs="Book Antiqua"/>
          <w:color w:val="000000"/>
        </w:rPr>
        <w:t>(Table 2)</w:t>
      </w:r>
      <w:r w:rsidRPr="001A027B">
        <w:rPr>
          <w:rFonts w:ascii="Book Antiqua" w:eastAsia="Book Antiqua" w:hAnsi="Book Antiqua" w:cs="Book Antiqua"/>
          <w:color w:val="000000"/>
        </w:rPr>
        <w:t>.</w:t>
      </w:r>
    </w:p>
    <w:p w14:paraId="0C571913" w14:textId="77777777" w:rsidR="00F63094" w:rsidRPr="001A027B" w:rsidRDefault="00F63094" w:rsidP="00E0476F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0469A1FB" w14:textId="579C1A46" w:rsidR="00A77B3E" w:rsidRPr="001A027B" w:rsidRDefault="004F2356" w:rsidP="001A027B">
      <w:pPr>
        <w:spacing w:line="360" w:lineRule="auto"/>
        <w:jc w:val="both"/>
        <w:rPr>
          <w:rFonts w:ascii="Book Antiqua" w:hAnsi="Book Antiqua"/>
          <w:lang w:eastAsia="zh-CN"/>
        </w:rPr>
      </w:pPr>
      <w:r w:rsidRPr="001A027B">
        <w:rPr>
          <w:rFonts w:ascii="Book Antiqua" w:eastAsia="Book Antiqua" w:hAnsi="Book Antiqua" w:cs="Book Antiqua"/>
          <w:b/>
          <w:bCs/>
          <w:color w:val="000000"/>
        </w:rPr>
        <w:t>Application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CRISPR/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tumor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pathogenesis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monitoring</w:t>
      </w:r>
      <w:r w:rsidR="00F63094" w:rsidRPr="001A027B">
        <w:rPr>
          <w:rFonts w:ascii="Book Antiqua" w:hAnsi="Book Antiqua" w:cs="Book Antiqua"/>
          <w:b/>
          <w:bCs/>
          <w:color w:val="000000"/>
          <w:lang w:eastAsia="zh-CN"/>
        </w:rPr>
        <w:t>:</w:t>
      </w:r>
      <w:r w:rsidR="006529E5" w:rsidRPr="001A027B">
        <w:rPr>
          <w:rFonts w:ascii="Book Antiqua" w:hAnsi="Book Antiqua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um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nitor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i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mporta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ramet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lob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hron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e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nitoring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c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year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u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plic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peration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o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im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ow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pecificit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quenc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um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ark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os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pularity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3A17C9"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vercom</w:t>
      </w:r>
      <w:r w:rsidR="003A17C9" w:rsidRPr="001A027B">
        <w:rPr>
          <w:rFonts w:ascii="Book Antiqua" w:eastAsia="Book Antiqua" w:hAnsi="Book Antiqua" w:cs="Book Antiqua"/>
          <w:color w:val="000000"/>
        </w:rPr>
        <w:t>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curr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su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how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i/>
          <w:iCs/>
          <w:color w:val="000000"/>
        </w:rPr>
        <w:t>al</w:t>
      </w:r>
      <w:r w:rsidR="00066B1E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066B1E" w:rsidRPr="001A027B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="00066B1E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velop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creen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dentifi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o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cogen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um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ppresso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gulato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um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mmunotherap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lastRenderedPageBreak/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issu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icroenvironment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3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tho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ul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itab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ersonaliz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c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del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umor-driv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alys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utu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vid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uida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cis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dicine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c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year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i</w:t>
      </w:r>
      <w:r w:rsidR="00066B1E" w:rsidRPr="001A027B">
        <w:rPr>
          <w:rFonts w:ascii="Book Antiqua" w:hAnsi="Book Antiqua" w:cs="Book Antiqua"/>
          <w:color w:val="000000"/>
          <w:lang w:eastAsia="zh-CN"/>
        </w:rPr>
        <w:t>cro</w:t>
      </w:r>
      <w:r w:rsidRPr="001A027B">
        <w:rPr>
          <w:rFonts w:ascii="Book Antiqua" w:eastAsia="Book Antiqua" w:hAnsi="Book Antiqua" w:cs="Book Antiqua"/>
          <w:color w:val="000000"/>
        </w:rPr>
        <w:t>RN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or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soci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tumorigenesi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agnosi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gnosi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mis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re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tent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ar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agnos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iRN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>-rel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disease</w:t>
      </w:r>
      <w:r w:rsidR="00066B1E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066B1E" w:rsidRPr="001A027B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8</w:t>
      </w:r>
      <w:r w:rsidR="00066B1E" w:rsidRPr="001A027B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9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Qiu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i/>
          <w:iCs/>
          <w:color w:val="000000"/>
        </w:rPr>
        <w:t>al</w:t>
      </w:r>
      <w:r w:rsidR="00E73F38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40</w:t>
      </w:r>
      <w:r w:rsidR="00E73F38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velop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CA</w:t>
      </w:r>
      <w:r w:rsidR="00A8104D" w:rsidRPr="001A027B">
        <w:rPr>
          <w:rFonts w:ascii="Book Antiqua" w:hAnsi="Book Antiqua" w:cs="Book Antiqua"/>
          <w:color w:val="000000"/>
          <w:lang w:eastAsia="zh-CN"/>
        </w:rPr>
        <w:t>-</w:t>
      </w:r>
      <w:r w:rsidRPr="001A027B">
        <w:rPr>
          <w:rFonts w:ascii="Book Antiqua" w:eastAsia="Book Antiqua" w:hAnsi="Book Antiqua" w:cs="Book Antiqua"/>
          <w:color w:val="000000"/>
        </w:rPr>
        <w:t>CRISPR-split-HRP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RCH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Cas9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acilit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iRNA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irs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ime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fe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re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vantag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3A17C9" w:rsidRPr="001A027B">
        <w:rPr>
          <w:rFonts w:ascii="Book Antiqua" w:eastAsia="Book Antiqua" w:hAnsi="Book Antiqua" w:cs="Book Antiqua"/>
          <w:color w:val="000000"/>
        </w:rPr>
        <w:t>such 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ow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s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gnifica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ffects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3A17C9"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monstrat</w:t>
      </w:r>
      <w:r w:rsidR="003A17C9" w:rsidRPr="001A027B">
        <w:rPr>
          <w:rFonts w:ascii="Book Antiqua" w:eastAsia="Book Antiqua" w:hAnsi="Book Antiqua" w:cs="Book Antiqua"/>
          <w:color w:val="000000"/>
        </w:rPr>
        <w:t>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tent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ic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alu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CH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i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ircula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et-7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ru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ampl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ro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tien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n-sma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u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c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NSCLC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ealth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olunteers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or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press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ircula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et-7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gnificant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own-regul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tien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A8104D" w:rsidRPr="001A027B">
        <w:rPr>
          <w:rFonts w:ascii="Book Antiqua" w:eastAsia="Book Antiqua" w:hAnsi="Book Antiqua" w:cs="Book Antiqua"/>
          <w:color w:val="000000"/>
        </w:rPr>
        <w:t>NSCLC</w:t>
      </w:r>
      <w:r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ul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com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efu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iomark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NSCLC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cover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ul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e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igh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sist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T-PC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ul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iteratu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ort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gges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tho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ul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creen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agnos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umo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ea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uture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multaneousl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e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al</w:t>
      </w:r>
      <w:r w:rsidR="00A8104D" w:rsidRPr="001A027B">
        <w:rPr>
          <w:rFonts w:ascii="Book Antiqua" w:eastAsia="Book Antiqua" w:hAnsi="Book Antiqua" w:cs="Book Antiqua"/>
          <w:color w:val="000000"/>
          <w:vertAlign w:val="superscript"/>
        </w:rPr>
        <w:t>[4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A8104D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velop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-medi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ltrasensi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)-PC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CUT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9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gRNA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pecif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eavag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ld-typ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loo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ampl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ro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lorect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c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tient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ur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nrich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ircula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um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t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lasm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mpro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pecifici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nsitivi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ar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um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agnosis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ERLOCK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ERLOCKv2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lecula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latform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RA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600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ut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mul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ircula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ampl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GF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858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ut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iqui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iops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ampl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ro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enocarcinom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patients</w:t>
      </w:r>
      <w:r w:rsidR="00A8104D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8104D" w:rsidRPr="001A027B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="00A8104D" w:rsidRPr="001A027B">
        <w:rPr>
          <w:rFonts w:ascii="Book Antiqua" w:eastAsia="Book Antiqua" w:hAnsi="Book Antiqua" w:cs="Book Antiqua"/>
          <w:color w:val="000000"/>
          <w:vertAlign w:val="superscript"/>
        </w:rPr>
        <w:t>,2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9</w:t>
      </w:r>
      <w:r w:rsidR="00A8104D" w:rsidRPr="001A027B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tho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apid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um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utati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roduc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30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ampl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um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pillomaviru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ose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l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ccurre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rv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cer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um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p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extracts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velopm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pec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r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gnifica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reakthroug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ar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creen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rv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cer</w:t>
      </w:r>
      <w:r w:rsidR="009B3429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CD080C" w:rsidRPr="001A027B">
        <w:rPr>
          <w:rFonts w:ascii="Book Antiqua" w:eastAsia="Book Antiqua" w:hAnsi="Book Antiqua" w:cs="Book Antiqua"/>
          <w:color w:val="000000"/>
        </w:rPr>
        <w:t>(Table 3)</w:t>
      </w:r>
      <w:r w:rsidRPr="001A027B">
        <w:rPr>
          <w:rFonts w:ascii="Book Antiqua" w:eastAsia="Book Antiqua" w:hAnsi="Book Antiqua" w:cs="Book Antiqua"/>
          <w:color w:val="000000"/>
        </w:rPr>
        <w:t>.</w:t>
      </w:r>
    </w:p>
    <w:p w14:paraId="6377D6E0" w14:textId="77777777" w:rsidR="000F59CD" w:rsidRPr="001A027B" w:rsidRDefault="000F59CD" w:rsidP="001A027B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077B2E2A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  <w:b/>
        </w:rPr>
      </w:pP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Application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CRISPR/</w:t>
      </w:r>
      <w:proofErr w:type="spellStart"/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gene-editing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disease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therapy</w:t>
      </w:r>
    </w:p>
    <w:p w14:paraId="1BA6AC1F" w14:textId="1716B769" w:rsidR="00A77B3E" w:rsidRPr="001A027B" w:rsidRDefault="004F2356" w:rsidP="001A027B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1A027B">
        <w:rPr>
          <w:rFonts w:ascii="Book Antiqua" w:eastAsia="Book Antiqua" w:hAnsi="Book Antiqua" w:cs="Book Antiqua"/>
          <w:color w:val="000000"/>
        </w:rPr>
        <w:lastRenderedPageBreak/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dicin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-edi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hang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ro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ic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ear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iqu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tens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igh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ci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o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e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eatment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4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A8104D" w:rsidRPr="001A027B">
        <w:rPr>
          <w:rFonts w:ascii="Book Antiqua" w:hAnsi="Book Antiqua" w:cs="Book Antiqua"/>
          <w:color w:val="000000"/>
          <w:lang w:eastAsia="zh-CN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ow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rpris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ul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eatm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arie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ease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orders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4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c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mmunotherapy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4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</w:p>
    <w:p w14:paraId="6425D0D7" w14:textId="77777777" w:rsidR="00A8104D" w:rsidRPr="001A027B" w:rsidRDefault="00A8104D" w:rsidP="001A027B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19C9AF0F" w14:textId="07451FBD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bCs/>
          <w:color w:val="000000"/>
        </w:rPr>
        <w:t>Application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3A17C9" w:rsidRPr="001A027B">
        <w:rPr>
          <w:rFonts w:ascii="Book Antiqua" w:eastAsia="Book Antiqua" w:hAnsi="Book Antiqua" w:cs="Book Antiqua"/>
          <w:b/>
          <w:bCs/>
          <w:color w:val="000000"/>
        </w:rPr>
        <w:t xml:space="preserve">the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CRISPR/Cas9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gene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editing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disease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therapy</w:t>
      </w:r>
      <w:r w:rsidR="00A8104D" w:rsidRPr="001A027B">
        <w:rPr>
          <w:rFonts w:ascii="Book Antiqua" w:hAnsi="Book Antiqua"/>
          <w:lang w:eastAsia="zh-CN"/>
        </w:rPr>
        <w:t>:</w:t>
      </w:r>
      <w:r w:rsidR="006529E5" w:rsidRPr="001A027B">
        <w:rPr>
          <w:rFonts w:ascii="Book Antiqua" w:hAnsi="Book Antiqua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ud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B25DED" w:rsidRPr="001A027B">
        <w:rPr>
          <w:rFonts w:ascii="Book Antiqua" w:eastAsia="Book Antiqua" w:hAnsi="Book Antiqua" w:cs="Book Antiqua"/>
          <w:color w:val="000000"/>
        </w:rPr>
        <w:t>Egelie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i/>
          <w:iCs/>
          <w:color w:val="000000"/>
        </w:rPr>
        <w:t>al</w:t>
      </w:r>
      <w:r w:rsidR="00A8104D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A8104D" w:rsidRPr="001A027B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="00A8104D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bserv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te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ul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d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cter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ll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um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ll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zebrafish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um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ines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has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uid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sid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spac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que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jac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tif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3</w:t>
      </w:r>
      <w:r w:rsidR="00A8104D" w:rsidRPr="001A027B">
        <w:rPr>
          <w:rFonts w:ascii="Book Antiqua" w:hAnsi="Book Antiqua" w:cs="Book Antiqua"/>
          <w:color w:val="000000"/>
          <w:lang w:eastAsia="zh-CN"/>
        </w:rPr>
        <w:t>’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GN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RN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ucle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omai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ik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uvC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N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ea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ng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rand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5630AA" w:rsidRPr="001A027B">
        <w:rPr>
          <w:rFonts w:ascii="Book Antiqua" w:eastAsia="Book Antiqua" w:hAnsi="Book Antiqua" w:cs="Book Antiqua"/>
          <w:color w:val="000000"/>
        </w:rPr>
        <w:t>DSBs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thoug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n-homologo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join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bsequent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tiv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os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air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ul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frameshift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utation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od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erfor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ci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ai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A8104D" w:rsidRPr="001A027B">
        <w:rPr>
          <w:rFonts w:ascii="Book Antiqua" w:eastAsia="Book Antiqua" w:hAnsi="Book Antiqua" w:cs="Book Antiqua"/>
          <w:color w:val="000000"/>
        </w:rPr>
        <w:t>homologo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A8104D" w:rsidRPr="001A027B">
        <w:rPr>
          <w:rFonts w:ascii="Book Antiqua" w:eastAsia="Book Antiqua" w:hAnsi="Book Antiqua" w:cs="Book Antiqua"/>
          <w:color w:val="000000"/>
        </w:rPr>
        <w:t>recombin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A8104D" w:rsidRPr="001A027B">
        <w:rPr>
          <w:rFonts w:ascii="Book Antiqua" w:eastAsia="Book Antiqua" w:hAnsi="Book Antiqua" w:cs="Book Antiqua"/>
          <w:color w:val="000000"/>
        </w:rPr>
        <w:t>repai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se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omologo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sequences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8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atel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9</w:t>
      </w:r>
      <w:r w:rsidR="00492A21" w:rsidRPr="001A027B">
        <w:rPr>
          <w:rFonts w:ascii="Book Antiqua" w:hAnsi="Book Antiqua" w:cs="Book Antiqua"/>
          <w:color w:val="000000"/>
          <w:lang w:eastAsia="zh-CN"/>
        </w:rPr>
        <w:t>-</w:t>
      </w:r>
      <w:r w:rsidRPr="001A027B">
        <w:rPr>
          <w:rFonts w:ascii="Book Antiqua" w:eastAsia="Book Antiqua" w:hAnsi="Book Antiqua" w:cs="Book Antiqua"/>
          <w:color w:val="000000"/>
        </w:rPr>
        <w:t>medi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rap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com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quick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ffec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-edi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o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rrec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ngle-ge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utation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av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e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henotyp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hiev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mp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treatment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9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Leber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genit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amaurosi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LCA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395EBB" w:rsidRPr="001A027B">
        <w:rPr>
          <w:rFonts w:ascii="Book Antiqua" w:eastAsia="Book Antiqua" w:hAnsi="Book Antiqua" w:cs="Book Antiqua"/>
          <w:color w:val="000000"/>
        </w:rPr>
        <w:t xml:space="preserve">an </w:t>
      </w:r>
      <w:r w:rsidRPr="001A027B">
        <w:rPr>
          <w:rFonts w:ascii="Book Antiqua" w:eastAsia="Book Antiqua" w:hAnsi="Book Antiqua" w:cs="Book Antiqua"/>
          <w:color w:val="000000"/>
        </w:rPr>
        <w:t>autosom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cess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tinopath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o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ar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ve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set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us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ve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isu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os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u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matu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anscrip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rmin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u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se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i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utati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P290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tr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ran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int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llow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ple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os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yramid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un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o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y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ir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yea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ir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infants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50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,5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an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vio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udi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C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clo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492A21" w:rsidRPr="001A027B">
        <w:rPr>
          <w:rFonts w:ascii="Book Antiqua" w:eastAsia="Book Antiqua" w:hAnsi="Book Antiqua" w:cs="Book Antiqua"/>
          <w:color w:val="000000"/>
        </w:rPr>
        <w:t>adeno</w:t>
      </w:r>
      <w:proofErr w:type="spellEnd"/>
      <w:r w:rsidR="00492A21" w:rsidRPr="001A027B">
        <w:rPr>
          <w:rFonts w:ascii="Book Antiqua" w:eastAsia="Book Antiqua" w:hAnsi="Book Antiqua" w:cs="Book Antiqua"/>
          <w:color w:val="000000"/>
        </w:rPr>
        <w:t>-associ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92A21" w:rsidRPr="001A027B">
        <w:rPr>
          <w:rFonts w:ascii="Book Antiqua" w:eastAsia="Book Antiqua" w:hAnsi="Book Antiqua" w:cs="Book Antiqua"/>
          <w:color w:val="000000"/>
        </w:rPr>
        <w:t>vir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92A21" w:rsidRPr="001A027B">
        <w:rPr>
          <w:rFonts w:ascii="Book Antiqua" w:eastAsia="Book Antiqua" w:hAnsi="Book Antiqua" w:cs="Book Antiqua"/>
          <w:color w:val="000000"/>
        </w:rPr>
        <w:t>typ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92A21" w:rsidRPr="001A027B">
        <w:rPr>
          <w:rFonts w:ascii="Book Antiqua" w:eastAsia="Book Antiqua" w:hAnsi="Book Antiqua" w:cs="Book Antiqua"/>
          <w:color w:val="000000"/>
        </w:rPr>
        <w:t>5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</w:t>
      </w:r>
      <w:r w:rsidR="00492A21" w:rsidRPr="001A027B">
        <w:rPr>
          <w:rFonts w:ascii="Book Antiqua" w:eastAsia="Book Antiqua" w:hAnsi="Book Antiqua" w:cs="Book Antiqua"/>
          <w:color w:val="000000"/>
        </w:rPr>
        <w:t>AAV5</w:t>
      </w:r>
      <w:r w:rsidRPr="001A027B">
        <w:rPr>
          <w:rFonts w:ascii="Book Antiqua" w:eastAsia="Book Antiqua" w:hAnsi="Book Antiqua" w:cs="Book Antiqua"/>
          <w:color w:val="000000"/>
        </w:rPr>
        <w:t>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ect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live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P290-specif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RN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ti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i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ut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g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ver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le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ol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re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tor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rm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press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P290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gene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-5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thoug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i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ar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ag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c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roa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urrent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395EBB"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e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yp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10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genit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ngolis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patients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gges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RN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ncod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uclease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ik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RN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i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di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per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ll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tent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ffec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ys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ibros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CF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tien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mpac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tent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mutations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an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s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iterar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sigh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or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adeno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>-associ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ir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ect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lastRenderedPageBreak/>
        <w:t>migh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pres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="003651A2" w:rsidRPr="001A027B">
        <w:rPr>
          <w:rFonts w:ascii="Book Antiqua" w:eastAsia="Book Antiqua" w:hAnsi="Book Antiqua" w:cs="Book Antiqua"/>
          <w:color w:val="000000"/>
        </w:rPr>
        <w:t>Cas9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Campylobacter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jejuni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eni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eaminase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tivi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e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rrespond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3651A2" w:rsidRPr="001A027B">
        <w:rPr>
          <w:rFonts w:ascii="Book Antiqua" w:eastAsia="Book Antiqua" w:hAnsi="Book Antiqua" w:cs="Book Antiqua"/>
          <w:color w:val="000000"/>
        </w:rPr>
        <w:t>sgRNA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hie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cura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rr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cogen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utati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lomer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mot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g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lioma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cells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</w:p>
    <w:p w14:paraId="694D9BF4" w14:textId="01DF4372" w:rsidR="00A77B3E" w:rsidRPr="001A027B" w:rsidRDefault="004F2356" w:rsidP="001A027B">
      <w:pPr>
        <w:spacing w:line="360" w:lineRule="auto"/>
        <w:ind w:firstLineChars="100" w:firstLine="240"/>
        <w:jc w:val="both"/>
        <w:rPr>
          <w:rFonts w:ascii="Book Antiqua" w:hAnsi="Book Antiqua" w:cs="Book Antiqua"/>
          <w:color w:val="000000"/>
          <w:lang w:eastAsia="zh-CN"/>
        </w:rPr>
      </w:pPr>
      <w:r w:rsidRPr="001A027B">
        <w:rPr>
          <w:rFonts w:ascii="Book Antiqua" w:eastAsia="Book Antiqua" w:hAnsi="Book Antiqua" w:cs="Book Antiqua"/>
          <w:color w:val="000000"/>
        </w:rPr>
        <w:t>Additionall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umero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i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udi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</w:t>
      </w:r>
      <w:r w:rsidR="00395EBB" w:rsidRPr="001A027B">
        <w:rPr>
          <w:rFonts w:ascii="Book Antiqua" w:eastAsia="Book Antiqua" w:hAnsi="Book Antiqua" w:cs="Book Antiqua"/>
          <w:color w:val="000000"/>
        </w:rPr>
        <w:t>monstr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ic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spec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eatm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ematolog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eases: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3651A2" w:rsidRPr="001A027B">
        <w:rPr>
          <w:rFonts w:ascii="Book Antiqua" w:hAnsi="Book Antiqua" w:cs="Book Antiqua"/>
          <w:color w:val="000000"/>
          <w:lang w:eastAsia="zh-CN"/>
        </w:rPr>
        <w:t>F</w:t>
      </w:r>
      <w:r w:rsidRPr="001A027B">
        <w:rPr>
          <w:rFonts w:ascii="Book Antiqua" w:eastAsia="Book Antiqua" w:hAnsi="Book Antiqua" w:cs="Book Antiqua"/>
          <w:color w:val="000000"/>
        </w:rPr>
        <w:t>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ampl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genit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3651A2" w:rsidRPr="001A027B">
        <w:rPr>
          <w:rFonts w:ascii="Book Antiqua" w:eastAsia="Book Antiqua" w:hAnsi="Book Antiqua" w:cs="Book Antiqua"/>
          <w:color w:val="000000"/>
        </w:rPr>
        <w:t>glucose-6-phosphatase-dehydrogen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</w:t>
      </w:r>
      <w:r w:rsidR="003651A2" w:rsidRPr="001A027B">
        <w:rPr>
          <w:rFonts w:ascii="Book Antiqua" w:eastAsia="Book Antiqua" w:hAnsi="Book Antiqua" w:cs="Book Antiqua"/>
          <w:color w:val="000000"/>
        </w:rPr>
        <w:t>G6PD</w:t>
      </w:r>
      <w:r w:rsidRPr="001A027B">
        <w:rPr>
          <w:rFonts w:ascii="Book Antiqua" w:eastAsia="Book Antiqua" w:hAnsi="Book Antiqua" w:cs="Book Antiqua"/>
          <w:color w:val="000000"/>
        </w:rPr>
        <w:t>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ficienc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tien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ges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av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an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u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emoly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emi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ver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anifestati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ccu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o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ck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emi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β-thalassemia</w:t>
      </w:r>
      <w:r w:rsidR="003651A2" w:rsidRPr="001A027B">
        <w:rPr>
          <w:rFonts w:ascii="Book Antiqua" w:hAnsi="Book Antiqua" w:cs="Book Antiqua"/>
          <w:color w:val="000000"/>
          <w:lang w:eastAsia="zh-CN"/>
        </w:rPr>
        <w:t>,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di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u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utati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β-glob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HBB)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u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i/>
          <w:iCs/>
          <w:color w:val="000000"/>
        </w:rPr>
        <w:t>al</w:t>
      </w:r>
      <w:r w:rsidR="003651A2" w:rsidRPr="001A027B">
        <w:rPr>
          <w:rFonts w:ascii="Book Antiqua" w:hAnsi="Book Antiqua" w:cs="Book Antiqua"/>
          <w:iCs/>
          <w:color w:val="000000"/>
          <w:vertAlign w:val="superscript"/>
          <w:lang w:eastAsia="zh-CN"/>
        </w:rPr>
        <w:t>[</w:t>
      </w:r>
      <w:proofErr w:type="gramEnd"/>
      <w:r w:rsidR="003651A2" w:rsidRPr="001A027B">
        <w:rPr>
          <w:rFonts w:ascii="Book Antiqua" w:hAnsi="Book Antiqua" w:cs="Book Antiqua"/>
          <w:iCs/>
          <w:color w:val="000000"/>
          <w:vertAlign w:val="superscript"/>
          <w:lang w:eastAsia="zh-CN"/>
        </w:rPr>
        <w:t>4</w:t>
      </w:r>
      <w:r w:rsidR="0045187C" w:rsidRPr="001A027B">
        <w:rPr>
          <w:rFonts w:ascii="Book Antiqua" w:hAnsi="Book Antiqua" w:cs="Book Antiqua"/>
          <w:iCs/>
          <w:color w:val="000000"/>
          <w:vertAlign w:val="superscript"/>
          <w:lang w:eastAsia="zh-CN"/>
        </w:rPr>
        <w:t>5</w:t>
      </w:r>
      <w:r w:rsidR="003651A2" w:rsidRPr="001A027B">
        <w:rPr>
          <w:rFonts w:ascii="Book Antiqua" w:hAnsi="Book Antiqua" w:cs="Book Antiqua"/>
          <w:iCs/>
          <w:color w:val="000000"/>
          <w:vertAlign w:val="superscript"/>
          <w:lang w:eastAsia="zh-CN"/>
        </w:rPr>
        <w:t>]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ffective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rrec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6P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BB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i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utati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iv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posi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jecti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ngle-ce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um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mbryo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9-sg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omologo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onors</w:t>
      </w:r>
      <w:r w:rsidR="000D3998" w:rsidRPr="001A027B">
        <w:rPr>
          <w:rFonts w:ascii="Book Antiqua" w:eastAsia="Book Antiqua" w:hAnsi="Book Antiqua" w:cs="Book Antiqua"/>
          <w:color w:val="000000"/>
          <w:vertAlign w:val="superscript"/>
        </w:rPr>
        <w:t>[5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8</w:t>
      </w:r>
      <w:r w:rsidR="000D3998" w:rsidRPr="001A027B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9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re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monstra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igh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com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aluab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rapeu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o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um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eases.</w:t>
      </w:r>
    </w:p>
    <w:p w14:paraId="6164C0BF" w14:textId="77777777" w:rsidR="000D3998" w:rsidRPr="001A027B" w:rsidRDefault="000D3998" w:rsidP="00E0476F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714348CF" w14:textId="079EA187" w:rsidR="00A77B3E" w:rsidRPr="001A027B" w:rsidRDefault="004F2356" w:rsidP="001A027B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1A027B">
        <w:rPr>
          <w:rFonts w:ascii="Book Antiqua" w:eastAsia="Book Antiqua" w:hAnsi="Book Antiqua" w:cs="Book Antiqua"/>
          <w:b/>
          <w:bCs/>
          <w:color w:val="000000"/>
        </w:rPr>
        <w:t>Application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395EBB" w:rsidRPr="001A027B">
        <w:rPr>
          <w:rFonts w:ascii="Book Antiqua" w:eastAsia="Book Antiqua" w:hAnsi="Book Antiqua" w:cs="Book Antiqua"/>
          <w:b/>
          <w:bCs/>
          <w:color w:val="000000"/>
        </w:rPr>
        <w:t xml:space="preserve">the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CRISPR/Cas12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gene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editing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therapy</w:t>
      </w:r>
      <w:r w:rsidR="000D3998" w:rsidRPr="001A027B">
        <w:rPr>
          <w:rFonts w:ascii="Book Antiqua" w:hAnsi="Book Antiqua" w:cs="Book Antiqua"/>
          <w:b/>
          <w:bCs/>
          <w:color w:val="000000"/>
          <w:lang w:eastAsia="zh-CN"/>
        </w:rPr>
        <w:t>:</w:t>
      </w:r>
      <w:r w:rsidR="006529E5" w:rsidRPr="001A027B">
        <w:rPr>
          <w:rFonts w:ascii="Book Antiqua" w:hAnsi="Book Antiqua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2015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Zetsche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i/>
          <w:iCs/>
          <w:color w:val="000000"/>
        </w:rPr>
        <w:t>al</w:t>
      </w:r>
      <w:r w:rsidR="000D3998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0D3998" w:rsidRPr="001A027B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="000D3998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haracteriz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2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te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dentifi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w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dida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nzym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ro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Eosinophilaceae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Lactobacillacea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monstr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2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te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b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duc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ffec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om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di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tivi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um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lls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nlik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9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rRNA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2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42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proofErr w:type="gramStart"/>
      <w:r w:rsidRPr="001A027B">
        <w:rPr>
          <w:rFonts w:ascii="Book Antiqua" w:eastAsia="Book Antiqua" w:hAnsi="Book Antiqua" w:cs="Book Antiqua"/>
          <w:color w:val="000000"/>
        </w:rPr>
        <w:t>nt</w:t>
      </w:r>
      <w:proofErr w:type="spell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fe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an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vantag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sig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acilitat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liver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mplific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ultiplex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</w:t>
      </w:r>
      <w:r w:rsidR="000D3998" w:rsidRPr="001A027B">
        <w:rPr>
          <w:rFonts w:ascii="Book Antiqua" w:hAnsi="Book Antiqua" w:cs="Book Antiqua"/>
          <w:color w:val="000000"/>
          <w:lang w:eastAsia="zh-CN"/>
        </w:rPr>
        <w:t>-</w:t>
      </w:r>
      <w:r w:rsidRPr="001A027B">
        <w:rPr>
          <w:rFonts w:ascii="Book Antiqua" w:eastAsia="Book Antiqua" w:hAnsi="Book Antiqua" w:cs="Book Antiqua"/>
          <w:color w:val="000000"/>
        </w:rPr>
        <w:t>edi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cess</w:t>
      </w:r>
      <w:r w:rsidR="00EF5DC6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60</w:t>
      </w:r>
      <w:r w:rsidR="00EF5DC6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cord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Verwaa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bCas12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nCas12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ow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di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fficienc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parab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yeas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ll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pec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oo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ternativ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9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uture</w:t>
      </w:r>
      <w:r w:rsidR="00EF5DC6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="00BA1879"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="00EF5DC6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owever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de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actice</w:t>
      </w:r>
      <w:r w:rsidR="000D3998" w:rsidRPr="001A027B">
        <w:rPr>
          <w:rFonts w:ascii="Book Antiqua" w:eastAsia="宋体" w:hAnsi="Book Antiqua" w:cs="宋体"/>
          <w:color w:val="000000"/>
          <w:lang w:eastAsia="zh-CN"/>
        </w:rPr>
        <w:t>,</w:t>
      </w:r>
      <w:r w:rsidR="006529E5" w:rsidRPr="001A027B">
        <w:rPr>
          <w:rFonts w:ascii="Book Antiqua" w:eastAsia="宋体" w:hAnsi="Book Antiqua" w:cs="宋体"/>
          <w:color w:val="000000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er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ew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stanc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om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di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e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eatment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centl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om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earche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ngineer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ld-typ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Cas12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sign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ucle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ll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enAsCas12a</w:t>
      </w:r>
      <w:r w:rsidR="00BA1879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A1879"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BA1879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ow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tt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di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tivi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T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t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reat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mprov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di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fficienc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B25DED" w:rsidRPr="001A027B">
        <w:rPr>
          <w:rFonts w:ascii="Book Antiqua" w:eastAsia="Book Antiqua" w:hAnsi="Book Antiqua" w:cs="Book Antiqua"/>
          <w:color w:val="000000"/>
        </w:rPr>
        <w:t>DeWeirdt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al</w:t>
      </w:r>
      <w:r w:rsidR="00CB636B" w:rsidRPr="001A027B">
        <w:rPr>
          <w:rFonts w:ascii="Book Antiqua" w:eastAsia="Book Antiqua" w:hAnsi="Book Antiqua" w:cs="Book Antiqua"/>
          <w:color w:val="000000"/>
          <w:vertAlign w:val="superscript"/>
        </w:rPr>
        <w:t>[6</w:t>
      </w:r>
      <w:r w:rsidR="0045187C" w:rsidRPr="001A027B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="00CB636B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9B3429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i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nAsCas12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creen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um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ll</w:t>
      </w:r>
      <w:r w:rsidR="00485318" w:rsidRPr="001A027B">
        <w:rPr>
          <w:rFonts w:ascii="Book Antiqua" w:eastAsia="Book Antiqua" w:hAnsi="Book Antiqua" w:cs="Book Antiqua"/>
          <w:color w:val="000000"/>
        </w:rPr>
        <w:t>s</w:t>
      </w:r>
      <w:r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utur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Cas12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igh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la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arg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o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e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eatment.</w:t>
      </w:r>
    </w:p>
    <w:p w14:paraId="3D4D1CD8" w14:textId="77777777" w:rsidR="000D3998" w:rsidRPr="001A027B" w:rsidRDefault="000D3998" w:rsidP="001A027B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525856D2" w14:textId="26CDC806" w:rsidR="00A77B3E" w:rsidRPr="001A027B" w:rsidRDefault="004F2356" w:rsidP="001A027B">
      <w:pPr>
        <w:spacing w:line="360" w:lineRule="auto"/>
        <w:jc w:val="both"/>
        <w:rPr>
          <w:rFonts w:ascii="Book Antiqua" w:hAnsi="Book Antiqua"/>
          <w:lang w:eastAsia="zh-CN"/>
        </w:rPr>
      </w:pPr>
      <w:r w:rsidRPr="001A027B">
        <w:rPr>
          <w:rFonts w:ascii="Book Antiqua" w:eastAsia="Book Antiqua" w:hAnsi="Book Antiqua" w:cs="Book Antiqua"/>
          <w:b/>
          <w:bCs/>
          <w:color w:val="000000"/>
        </w:rPr>
        <w:lastRenderedPageBreak/>
        <w:t>Application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485318" w:rsidRPr="001A027B">
        <w:rPr>
          <w:rFonts w:ascii="Book Antiqua" w:eastAsia="Book Antiqua" w:hAnsi="Book Antiqua" w:cs="Book Antiqua"/>
          <w:b/>
          <w:bCs/>
          <w:color w:val="000000"/>
        </w:rPr>
        <w:t xml:space="preserve">the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CRISPR/Cas13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gene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editing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therapy</w:t>
      </w:r>
      <w:r w:rsidR="000D3998" w:rsidRPr="001A027B">
        <w:rPr>
          <w:rFonts w:ascii="Book Antiqua" w:hAnsi="Book Antiqua" w:cs="Book Antiqua"/>
          <w:b/>
          <w:bCs/>
          <w:color w:val="000000"/>
          <w:lang w:eastAsia="zh-CN"/>
        </w:rPr>
        <w:t>:</w:t>
      </w:r>
      <w:r w:rsidR="006529E5" w:rsidRPr="001A027B">
        <w:rPr>
          <w:rFonts w:ascii="Book Antiqua" w:hAnsi="Book Antiqua" w:cs="Book Antiqua"/>
          <w:b/>
          <w:bCs/>
          <w:color w:val="000000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trar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s13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te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ami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em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mis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knockou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diting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or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x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e</w:t>
      </w:r>
      <w:r w:rsidRPr="001A027B">
        <w:rPr>
          <w:rFonts w:ascii="Book Antiqua" w:hAnsi="Book Antiqua"/>
          <w:i/>
          <w:color w:val="000000" w:themeColor="text1"/>
        </w:rPr>
        <w:t>t</w:t>
      </w:r>
      <w:r w:rsidR="006529E5" w:rsidRPr="001A027B">
        <w:rPr>
          <w:rFonts w:ascii="Book Antiqua" w:hAnsi="Book Antiqua"/>
          <w:i/>
          <w:color w:val="000000" w:themeColor="text1"/>
        </w:rPr>
        <w:t xml:space="preserve"> </w:t>
      </w:r>
      <w:proofErr w:type="gramStart"/>
      <w:r w:rsidRPr="001A027B">
        <w:rPr>
          <w:rFonts w:ascii="Book Antiqua" w:hAnsi="Book Antiqua"/>
          <w:i/>
          <w:color w:val="000000" w:themeColor="text1"/>
        </w:rPr>
        <w:t>al</w:t>
      </w:r>
      <w:r w:rsidR="000D3998" w:rsidRPr="001A027B">
        <w:rPr>
          <w:rFonts w:ascii="Book Antiqua" w:hAnsi="Book Antiqua"/>
          <w:color w:val="000000" w:themeColor="text1"/>
          <w:vertAlign w:val="superscript"/>
        </w:rPr>
        <w:t>[</w:t>
      </w:r>
      <w:proofErr w:type="gramEnd"/>
      <w:r w:rsidR="000D3998" w:rsidRPr="001A027B">
        <w:rPr>
          <w:rFonts w:ascii="Book Antiqua" w:hAnsi="Book Antiqua"/>
          <w:color w:val="000000" w:themeColor="text1"/>
          <w:vertAlign w:val="superscript"/>
        </w:rPr>
        <w:t>6</w:t>
      </w:r>
      <w:r w:rsidR="005C49FC">
        <w:rPr>
          <w:rFonts w:ascii="Book Antiqua" w:hAnsi="Book Antiqua" w:hint="eastAsia"/>
          <w:color w:val="000000" w:themeColor="text1"/>
          <w:vertAlign w:val="superscript"/>
          <w:lang w:eastAsia="zh-CN"/>
        </w:rPr>
        <w:t>4</w:t>
      </w:r>
      <w:r w:rsidR="000D3998" w:rsidRPr="001A027B">
        <w:rPr>
          <w:rFonts w:ascii="Book Antiqua" w:hAnsi="Book Antiqua"/>
          <w:color w:val="000000" w:themeColor="text1"/>
          <w:vertAlign w:val="superscript"/>
        </w:rPr>
        <w:t>]</w:t>
      </w:r>
      <w:r w:rsidR="000D3998" w:rsidRPr="001A027B">
        <w:rPr>
          <w:rFonts w:ascii="Book Antiqua" w:hAnsi="Book Antiqua"/>
          <w:color w:val="000000" w:themeColor="text1"/>
        </w:rPr>
        <w:t>.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In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their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study,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catalytically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inactive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Cas13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(dcas13)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was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combined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with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ADAR2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to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target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transcripts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to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mammalian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cells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for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editing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of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RNA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bases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A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to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I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and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correcting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certain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mutations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in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genetic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proofErr w:type="gramStart"/>
      <w:r w:rsidRPr="001A027B">
        <w:rPr>
          <w:rFonts w:ascii="Book Antiqua" w:hAnsi="Book Antiqua"/>
          <w:color w:val="000000" w:themeColor="text1"/>
        </w:rPr>
        <w:t>diseases</w:t>
      </w:r>
      <w:r w:rsidRPr="001A027B">
        <w:rPr>
          <w:rFonts w:ascii="Book Antiqua" w:hAnsi="Book Antiqua"/>
          <w:color w:val="000000" w:themeColor="text1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 w:themeColor="text1"/>
          <w:vertAlign w:val="superscript"/>
        </w:rPr>
        <w:t>2</w:t>
      </w:r>
      <w:r w:rsidR="00965B1E" w:rsidRPr="001A027B">
        <w:rPr>
          <w:rFonts w:ascii="Book Antiqua" w:eastAsia="Book Antiqua" w:hAnsi="Book Antiqua" w:cs="Book Antiqua"/>
          <w:color w:val="000000" w:themeColor="text1"/>
          <w:vertAlign w:val="superscript"/>
        </w:rPr>
        <w:t>7</w:t>
      </w:r>
      <w:r w:rsidRPr="001A027B">
        <w:rPr>
          <w:rFonts w:ascii="Book Antiqua" w:eastAsia="Book Antiqua" w:hAnsi="Book Antiqua" w:cs="Book Antiqua"/>
          <w:color w:val="000000" w:themeColor="text1"/>
          <w:vertAlign w:val="superscript"/>
        </w:rPr>
        <w:t>,6</w:t>
      </w:r>
      <w:r w:rsidR="00965B1E" w:rsidRPr="001A027B">
        <w:rPr>
          <w:rFonts w:ascii="Book Antiqua" w:eastAsia="Book Antiqua" w:hAnsi="Book Antiqua" w:cs="Book Antiqua"/>
          <w:color w:val="000000" w:themeColor="text1"/>
          <w:vertAlign w:val="superscript"/>
        </w:rPr>
        <w:t>4</w:t>
      </w:r>
      <w:r w:rsidRPr="001A027B">
        <w:rPr>
          <w:rFonts w:ascii="Book Antiqua" w:hAnsi="Book Antiqua"/>
          <w:color w:val="000000" w:themeColor="text1"/>
          <w:vertAlign w:val="superscript"/>
        </w:rPr>
        <w:t>]</w:t>
      </w:r>
      <w:r w:rsidRPr="001A027B">
        <w:rPr>
          <w:rFonts w:ascii="Book Antiqua" w:hAnsi="Book Antiqua"/>
          <w:color w:val="000000" w:themeColor="text1"/>
        </w:rPr>
        <w:t>.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Recently,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="005C49FC" w:rsidRPr="005C49FC">
        <w:rPr>
          <w:rFonts w:ascii="Book Antiqua" w:eastAsia="Book Antiqua" w:hAnsi="Book Antiqua" w:cs="Book Antiqua"/>
          <w:color w:val="000000" w:themeColor="text1"/>
        </w:rPr>
        <w:t>Li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i/>
          <w:color w:val="000000" w:themeColor="text1"/>
        </w:rPr>
        <w:t>et</w:t>
      </w:r>
      <w:r w:rsidR="006529E5" w:rsidRPr="001A027B">
        <w:rPr>
          <w:rFonts w:ascii="Book Antiqua" w:hAnsi="Book Antiqua"/>
          <w:i/>
          <w:color w:val="000000" w:themeColor="text1"/>
        </w:rPr>
        <w:t xml:space="preserve"> </w:t>
      </w:r>
      <w:proofErr w:type="gramStart"/>
      <w:r w:rsidRPr="001A027B">
        <w:rPr>
          <w:rFonts w:ascii="Book Antiqua" w:hAnsi="Book Antiqua"/>
          <w:i/>
          <w:color w:val="000000" w:themeColor="text1"/>
        </w:rPr>
        <w:t>al</w:t>
      </w:r>
      <w:r w:rsidR="00663C55" w:rsidRPr="001A027B">
        <w:rPr>
          <w:rFonts w:ascii="Book Antiqua" w:hAnsi="Book Antiqua"/>
          <w:color w:val="000000" w:themeColor="text1"/>
          <w:vertAlign w:val="superscript"/>
        </w:rPr>
        <w:t>[</w:t>
      </w:r>
      <w:proofErr w:type="gramEnd"/>
      <w:r w:rsidR="00663C55" w:rsidRPr="001A027B">
        <w:rPr>
          <w:rFonts w:ascii="Book Antiqua" w:eastAsia="Book Antiqua" w:hAnsi="Book Antiqua" w:cs="Book Antiqua"/>
          <w:color w:val="000000" w:themeColor="text1"/>
          <w:vertAlign w:val="superscript"/>
        </w:rPr>
        <w:t>6</w:t>
      </w:r>
      <w:r w:rsidR="00965B1E" w:rsidRPr="001A027B">
        <w:rPr>
          <w:rFonts w:ascii="Book Antiqua" w:eastAsia="Book Antiqua" w:hAnsi="Book Antiqua" w:cs="Book Antiqua"/>
          <w:color w:val="000000" w:themeColor="text1"/>
          <w:vertAlign w:val="superscript"/>
        </w:rPr>
        <w:t>5</w:t>
      </w:r>
      <w:r w:rsidR="00663C55" w:rsidRPr="001A027B">
        <w:rPr>
          <w:rFonts w:ascii="Book Antiqua" w:eastAsia="Book Antiqua" w:hAnsi="Book Antiqua" w:cs="Book Antiqua"/>
          <w:color w:val="000000" w:themeColor="text1"/>
          <w:vertAlign w:val="superscript"/>
        </w:rPr>
        <w:t>]</w:t>
      </w:r>
      <w:r w:rsidR="006529E5" w:rsidRPr="001A027B">
        <w:rPr>
          <w:rFonts w:ascii="Book Antiqua" w:eastAsia="Book Antiqua" w:hAnsi="Book Antiqua" w:cs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also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developed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a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brand-new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CRISPR/</w:t>
      </w:r>
      <w:proofErr w:type="spellStart"/>
      <w:r w:rsidRPr="001A027B">
        <w:rPr>
          <w:rFonts w:ascii="Book Antiqua" w:hAnsi="Book Antiqua"/>
          <w:color w:val="000000" w:themeColor="text1"/>
        </w:rPr>
        <w:t>Cas</w:t>
      </w:r>
      <w:proofErr w:type="spellEnd"/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gene-editing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technology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hAnsi="Book Antiqua"/>
          <w:color w:val="000000" w:themeColor="text1"/>
        </w:rPr>
        <w:t>using</w:t>
      </w:r>
      <w:r w:rsidR="006529E5" w:rsidRPr="001A027B">
        <w:rPr>
          <w:rFonts w:ascii="Book Antiqua" w:hAnsi="Book Antiqua"/>
          <w:color w:val="000000" w:themeColor="text1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Cas13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ll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CU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AR2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nzym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o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nwan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tRNA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cise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difi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re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hiev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urpo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hang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te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ou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dify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ter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junctions.</w:t>
      </w:r>
    </w:p>
    <w:p w14:paraId="220793A7" w14:textId="3E6646DD" w:rsidR="00A77B3E" w:rsidRPr="001A027B" w:rsidRDefault="004F2356" w:rsidP="001A027B">
      <w:pPr>
        <w:spacing w:line="360" w:lineRule="auto"/>
        <w:ind w:firstLine="360"/>
        <w:jc w:val="both"/>
        <w:rPr>
          <w:rFonts w:ascii="Book Antiqua" w:hAnsi="Book Antiqua"/>
          <w:lang w:eastAsia="zh-CN"/>
        </w:rPr>
      </w:pPr>
      <w:r w:rsidRPr="001A027B">
        <w:rPr>
          <w:rFonts w:ascii="Book Antiqua" w:eastAsia="Book Antiqua" w:hAnsi="Book Antiqua" w:cs="Book Antiqua"/>
          <w:color w:val="000000"/>
        </w:rPr>
        <w:t>N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Pr="001A027B">
        <w:rPr>
          <w:rFonts w:ascii="Book Antiqua" w:eastAsia="Book Antiqua" w:hAnsi="Book Antiqua" w:cs="Book Antiqua"/>
          <w:color w:val="000000"/>
        </w:rPr>
        <w:t>-methyladenosi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m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Pr="001A027B">
        <w:rPr>
          <w:rFonts w:ascii="Book Antiqua" w:eastAsia="Book Antiqua" w:hAnsi="Book Antiqua" w:cs="Book Antiqua"/>
          <w:color w:val="000000"/>
        </w:rPr>
        <w:t>A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m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st-transcription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thyl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dific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ukaryo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ponsib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dification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ometim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bnorm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a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igg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ri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diseases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CE4982" w:rsidRPr="001A027B">
        <w:rPr>
          <w:rFonts w:ascii="Book Antiqua" w:hAnsi="Book Antiqua" w:cs="Book Antiqua"/>
          <w:color w:val="000000"/>
          <w:lang w:eastAsia="zh-CN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firm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5C49FC" w:rsidRPr="005C49FC">
        <w:rPr>
          <w:rFonts w:ascii="Book Antiqua" w:eastAsia="Book Antiqua" w:hAnsi="Book Antiqua" w:cs="Book Antiqua"/>
          <w:color w:val="000000"/>
        </w:rPr>
        <w:t>Wils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al</w:t>
      </w:r>
      <w:r w:rsidR="005E3FCA" w:rsidRPr="001A027B">
        <w:rPr>
          <w:rFonts w:ascii="Book Antiqua" w:eastAsia="Book Antiqua" w:hAnsi="Book Antiqua" w:cs="Book Antiqua"/>
          <w:color w:val="000000"/>
          <w:vertAlign w:val="superscript"/>
        </w:rPr>
        <w:t>[6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="005E3FCA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615DBE" w:rsidRPr="001A027B">
        <w:rPr>
          <w:rFonts w:ascii="Book Antiqua" w:hAnsi="Book Antiqua" w:cs="Book Antiqua"/>
          <w:color w:val="000000"/>
          <w:vertAlign w:val="superscript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6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di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o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nstruc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h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us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Cas13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RNA</w:t>
      </w:r>
      <w:proofErr w:type="spellEnd"/>
      <w:r w:rsidR="00485318"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cise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di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ucle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ytoplasm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ul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rrec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ethylase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bnormality</w:t>
      </w:r>
      <w:r w:rsidR="00CE4982"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ring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ates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reakthrough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diting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u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vid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road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ear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de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ic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spec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eatm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an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eas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cise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di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ctify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versi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arian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u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eases.</w:t>
      </w:r>
    </w:p>
    <w:p w14:paraId="17B82D96" w14:textId="30793621" w:rsidR="00A77B3E" w:rsidRPr="001A027B" w:rsidRDefault="004F2356" w:rsidP="001A027B">
      <w:pPr>
        <w:spacing w:line="360" w:lineRule="auto"/>
        <w:ind w:firstLine="360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c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year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merg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tential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werfu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o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c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ear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eatment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fe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creen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cogen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utati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t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pressi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um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ppress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genes</w:t>
      </w:r>
      <w:r w:rsidR="00350A64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350A64"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8</w:t>
      </w:r>
      <w:r w:rsidR="00350A64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i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R-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mmunotherap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mmu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heckpoi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lock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therapy</w:t>
      </w:r>
      <w:r w:rsidR="00CE4982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CE4982" w:rsidRPr="001A027B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="00CE4982" w:rsidRPr="001A027B">
        <w:rPr>
          <w:rFonts w:ascii="Book Antiqua" w:eastAsia="Book Antiqua" w:hAnsi="Book Antiqua" w:cs="Book Antiqua"/>
          <w:color w:val="000000"/>
          <w:vertAlign w:val="superscript"/>
        </w:rPr>
        <w:t>,6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9</w:t>
      </w:r>
      <w:r w:rsidR="00CE4982" w:rsidRPr="001A027B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70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re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plor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alida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ve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rapeu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ver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clin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udi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volv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umors.</w:t>
      </w:r>
    </w:p>
    <w:p w14:paraId="0FB984A6" w14:textId="77777777" w:rsidR="000F59CD" w:rsidRPr="001A027B" w:rsidRDefault="000F59CD" w:rsidP="001A027B">
      <w:pPr>
        <w:spacing w:line="360" w:lineRule="auto"/>
        <w:jc w:val="both"/>
        <w:rPr>
          <w:rFonts w:ascii="Book Antiqua" w:hAnsi="Book Antiqua" w:cs="Book Antiqua"/>
          <w:b/>
          <w:bCs/>
          <w:i/>
          <w:iCs/>
          <w:color w:val="000000"/>
          <w:lang w:eastAsia="zh-CN"/>
        </w:rPr>
      </w:pPr>
    </w:p>
    <w:p w14:paraId="5B228DC6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  <w:b/>
        </w:rPr>
      </w:pPr>
      <w:r w:rsidRPr="001A027B">
        <w:rPr>
          <w:rFonts w:ascii="Book Antiqua" w:eastAsia="Book Antiqua" w:hAnsi="Book Antiqua" w:cs="Book Antiqua"/>
          <w:b/>
          <w:bCs/>
          <w:i/>
          <w:iCs/>
          <w:color w:val="000000"/>
        </w:rPr>
        <w:t>Application</w:t>
      </w:r>
      <w:r w:rsidR="006529E5" w:rsidRPr="001A027B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i/>
          <w:iCs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i/>
          <w:iCs/>
          <w:color w:val="000000"/>
        </w:rPr>
        <w:t>CRISPR/</w:t>
      </w:r>
      <w:proofErr w:type="spellStart"/>
      <w:r w:rsidRPr="001A027B">
        <w:rPr>
          <w:rFonts w:ascii="Book Antiqua" w:eastAsia="Book Antiqua" w:hAnsi="Book Antiqua" w:cs="Book Antiqua"/>
          <w:b/>
          <w:bCs/>
          <w:i/>
          <w:iCs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i/>
          <w:iCs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i/>
          <w:iCs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i/>
          <w:iCs/>
          <w:color w:val="000000"/>
        </w:rPr>
        <w:t>multi-drug</w:t>
      </w:r>
      <w:r w:rsidR="006529E5" w:rsidRPr="001A027B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i/>
          <w:iCs/>
          <w:color w:val="000000"/>
        </w:rPr>
        <w:t>resistance</w:t>
      </w:r>
      <w:r w:rsidR="006529E5" w:rsidRPr="001A027B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i/>
          <w:iCs/>
          <w:color w:val="000000"/>
        </w:rPr>
        <w:t>analysis</w:t>
      </w:r>
      <w:r w:rsidR="006529E5" w:rsidRPr="001A027B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i/>
          <w:iCs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i/>
          <w:iCs/>
          <w:color w:val="000000"/>
        </w:rPr>
        <w:t>treatment</w:t>
      </w:r>
    </w:p>
    <w:p w14:paraId="57A5CAFB" w14:textId="2997D013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color w:val="000000"/>
        </w:rPr>
        <w:t>CRISPR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tiliz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ses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rmoun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ulti-dru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ista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MDR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merg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rio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ubl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eal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re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u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appropria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tibio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usage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D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ual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ccu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u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orizont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lastRenderedPageBreak/>
        <w:t>transf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tibio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ista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di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lasmid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th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thogen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cter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forms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17C0B" w:rsidRPr="001A027B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350A64" w:rsidRPr="001A027B">
        <w:rPr>
          <w:rFonts w:ascii="Book Antiqua" w:eastAsia="Book Antiqua" w:hAnsi="Book Antiqua" w:cs="Book Antiqua"/>
          <w:color w:val="000000"/>
        </w:rPr>
        <w:t>Guk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i/>
          <w:iCs/>
          <w:color w:val="000000"/>
        </w:rPr>
        <w:t>al</w:t>
      </w:r>
      <w:r w:rsidR="00CB636B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CB636B" w:rsidRPr="001A027B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="00CB636B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9B3429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cover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gnifica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ega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rrel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twe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oci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cteri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quir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tibio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ista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quenc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CE4982" w:rsidRPr="001A027B">
        <w:rPr>
          <w:rFonts w:ascii="Book Antiqua" w:eastAsia="Book Antiqua" w:hAnsi="Book Antiqua" w:cs="Book Antiqua"/>
          <w:i/>
          <w:iCs/>
          <w:color w:val="000000"/>
        </w:rPr>
        <w:t>Enterococcus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faecali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ome</w:t>
      </w:r>
      <w:r w:rsidR="00663C55" w:rsidRPr="001A027B">
        <w:rPr>
          <w:rFonts w:ascii="Book Antiqua" w:hAnsi="Book Antiqua" w:cs="Book Antiqua"/>
          <w:color w:val="000000"/>
          <w:lang w:eastAsia="zh-CN"/>
        </w:rPr>
        <w:t>.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veal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rai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ou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oci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e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ike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qui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tern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ista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rai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loci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</w:p>
    <w:p w14:paraId="0E68E829" w14:textId="4B9F06EA" w:rsidR="00A77B3E" w:rsidRPr="001A027B" w:rsidRDefault="00663C55" w:rsidP="001A027B">
      <w:pPr>
        <w:spacing w:line="360" w:lineRule="auto"/>
        <w:ind w:firstLine="360"/>
        <w:jc w:val="both"/>
        <w:rPr>
          <w:rFonts w:ascii="Book Antiqua" w:hAnsi="Book Antiqua" w:cs="Book Antiqua"/>
          <w:color w:val="000000"/>
          <w:shd w:val="clear" w:color="auto" w:fill="FFFFFF"/>
          <w:lang w:eastAsia="zh-CN"/>
        </w:rPr>
      </w:pPr>
      <w:r w:rsidRPr="001A027B">
        <w:rPr>
          <w:rFonts w:ascii="Book Antiqua" w:eastAsia="Book Antiqua" w:hAnsi="Book Antiqua" w:cs="Book Antiqua"/>
          <w:color w:val="000000"/>
        </w:rPr>
        <w:t>Near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26</w:t>
      </w:r>
      <w:r w:rsidR="004F2356" w:rsidRPr="001A027B">
        <w:rPr>
          <w:rFonts w:ascii="Book Antiqua" w:eastAsia="Book Antiqua" w:hAnsi="Book Antiqua" w:cs="Book Antiqua"/>
          <w:color w:val="000000"/>
        </w:rPr>
        <w:t>000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4F2356" w:rsidRPr="001A027B">
        <w:rPr>
          <w:rFonts w:ascii="Book Antiqua" w:eastAsia="Book Antiqua" w:hAnsi="Book Antiqua" w:cs="Book Antiqua"/>
          <w:color w:val="000000"/>
        </w:rPr>
        <w:t>Enterobacteriaceae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infecti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85318" w:rsidRPr="001A027B">
        <w:rPr>
          <w:rFonts w:ascii="Book Antiqua" w:eastAsia="Book Antiqua" w:hAnsi="Book Antiqua" w:cs="Book Antiqua"/>
          <w:color w:val="000000"/>
        </w:rPr>
        <w:t xml:space="preserve">per year </w:t>
      </w:r>
      <w:r w:rsidR="004F2356"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Chi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85318" w:rsidRPr="001A027B">
        <w:rPr>
          <w:rFonts w:ascii="Book Antiqua" w:eastAsia="Book Antiqua" w:hAnsi="Book Antiqua" w:cs="Book Antiqua"/>
          <w:color w:val="000000"/>
        </w:rPr>
        <w:t xml:space="preserve">are caused </w:t>
      </w:r>
      <w:r w:rsidR="004F2356"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tended-spectru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β-lactamase</w:t>
      </w:r>
      <w:r w:rsidR="004F2356" w:rsidRPr="001A027B">
        <w:rPr>
          <w:rFonts w:ascii="Book Antiqua" w:eastAsia="Book Antiqua" w:hAnsi="Book Antiqua" w:cs="Book Antiqua"/>
          <w:color w:val="000000"/>
        </w:rPr>
        <w:t>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(</w:t>
      </w:r>
      <w:r w:rsidRPr="001A027B">
        <w:rPr>
          <w:rFonts w:ascii="Book Antiqua" w:eastAsia="Book Antiqua" w:hAnsi="Book Antiqua" w:cs="Book Antiqua"/>
          <w:color w:val="000000"/>
        </w:rPr>
        <w:t>ESBL</w:t>
      </w:r>
      <w:r w:rsidR="004F2356" w:rsidRPr="001A027B">
        <w:rPr>
          <w:rFonts w:ascii="Book Antiqua" w:eastAsia="Book Antiqua" w:hAnsi="Book Antiqua" w:cs="Book Antiqua"/>
          <w:color w:val="000000"/>
        </w:rPr>
        <w:t>s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produc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i/>
          <w:iCs/>
          <w:color w:val="000000"/>
        </w:rPr>
        <w:t>E.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="004F2356" w:rsidRPr="001A027B">
        <w:rPr>
          <w:rFonts w:ascii="Book Antiqua" w:eastAsia="Book Antiqua" w:hAnsi="Book Antiqua" w:cs="Book Antiqua"/>
          <w:i/>
          <w:iCs/>
          <w:color w:val="000000"/>
        </w:rPr>
        <w:t>coli</w:t>
      </w:r>
      <w:r w:rsidR="004F2356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4F2356" w:rsidRPr="001A027B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4F2356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F2356"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5C49FC" w:rsidRPr="005C49FC">
        <w:rPr>
          <w:rFonts w:ascii="Book Antiqua" w:eastAsia="Book Antiqua" w:hAnsi="Book Antiqua" w:cs="Book Antiqua"/>
          <w:color w:val="000000"/>
        </w:rPr>
        <w:t>Bad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="004F2356" w:rsidRPr="001A027B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17C0B" w:rsidRPr="001A027B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develop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techniqu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call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Re-Sensitiz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ntibiotic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fro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Resista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(</w:t>
      </w:r>
      <w:proofErr w:type="spellStart"/>
      <w:r w:rsidR="004F2356" w:rsidRPr="001A027B">
        <w:rPr>
          <w:rFonts w:ascii="Book Antiqua" w:eastAsia="Book Antiqua" w:hAnsi="Book Antiqua" w:cs="Book Antiqua"/>
          <w:color w:val="000000"/>
        </w:rPr>
        <w:t>ReSAFR</w:t>
      </w:r>
      <w:proofErr w:type="spellEnd"/>
      <w:r w:rsidR="004F2356" w:rsidRPr="001A027B">
        <w:rPr>
          <w:rFonts w:ascii="Book Antiqua" w:eastAsia="Book Antiqua" w:hAnsi="Book Antiqua" w:cs="Book Antiqua"/>
          <w:color w:val="000000"/>
        </w:rPr>
        <w:t>).</w:t>
      </w:r>
      <w:r w:rsidR="006529E5" w:rsidRPr="001A027B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echnique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RISPR/Cas9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ystem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acilitate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tracellula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eliver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timicrobials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ollow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gRNA</w:t>
      </w:r>
      <w:proofErr w:type="spellEnd"/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-guid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as9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pecific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leavag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sistance-mediat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ene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esen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am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lasmi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ene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tibiotic-resistan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ell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ecom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-sensi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tibiotics.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SAFR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mprove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actica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valu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RISPR/Cas9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ystem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igh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ecom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ffectiv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pproach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urb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ormatio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ultidrug-resistan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acteria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="00B17C0B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7</w:t>
      </w:r>
      <w:r w:rsidR="00965B1E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2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,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7</w:t>
      </w:r>
      <w:r w:rsidR="00965B1E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6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inc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cen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year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ethicillin-resistan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Staphylococcus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proofErr w:type="spellStart"/>
      <w:r w:rsidR="004F2356" w:rsidRPr="001A027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ureus</w:t>
      </w:r>
      <w:proofErr w:type="spellEnd"/>
      <w:r w:rsidR="006529E5" w:rsidRPr="001A027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(MRSA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becom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m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jo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nosocomia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athoge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orldwide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="00B25DED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uk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l</w:t>
      </w:r>
      <w:r w:rsidR="00B25DED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7</w:t>
      </w:r>
      <w:r w:rsidR="00965B1E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3</w:t>
      </w:r>
      <w:r w:rsidR="00B25DED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eve</w:t>
      </w:r>
      <w:r w:rsidR="00B25DED" w:rsidRPr="001A027B">
        <w:rPr>
          <w:rFonts w:ascii="Book Antiqua" w:hAnsi="Book Antiqua" w:cs="Book Antiqua"/>
          <w:color w:val="000000"/>
          <w:shd w:val="clear" w:color="auto" w:fill="FFFFFF"/>
          <w:lang w:eastAsia="zh-CN"/>
        </w:rPr>
        <w:t>l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p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imple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apid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highl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ensitiv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etho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etec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RSA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i/>
          <w:color w:val="000000"/>
          <w:shd w:val="clear" w:color="auto" w:fill="FFFFFF"/>
        </w:rPr>
        <w:t>i.e.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NA-FIS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apidl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liabl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etec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RS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ovid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ffectiv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reatment.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echnique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85318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the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Cas9/</w:t>
      </w:r>
      <w:proofErr w:type="spellStart"/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gRNA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omplex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s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arget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ateria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nucleic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ta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YB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ree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luorescen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ob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aptur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RS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pecificall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cogniz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ecA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en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equenc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gRNA</w:t>
      </w:r>
      <w:proofErr w:type="spellEnd"/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fer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ensitivit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10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FU/mL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ufficien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ffectiv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RS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85318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ecA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en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ainl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esen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sistan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acteria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im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nderly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aus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RS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sistanc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β-lactam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tibiotics.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refore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RS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85318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be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omptl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dentifi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as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ecA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e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ffectiv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timicrobia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rapy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7</w:t>
      </w:r>
      <w:r w:rsidR="00965B1E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7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="005C49FC" w:rsidRPr="005C49FC">
        <w:rPr>
          <w:rFonts w:ascii="Book Antiqua" w:eastAsia="Book Antiqua" w:hAnsi="Book Antiqua" w:cs="Book Antiqua"/>
          <w:color w:val="000000"/>
          <w:shd w:val="clear" w:color="auto" w:fill="FFFFFF"/>
        </w:rPr>
        <w:t>Kiga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proofErr w:type="gramStart"/>
      <w:r w:rsidR="004F2356" w:rsidRPr="001A027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l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7</w:t>
      </w:r>
      <w:r w:rsidR="00965B1E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8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port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ositiv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utcom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hil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evelop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RISPR-Cas13a-bas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timicrobial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apabl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equence-specific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kill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RSA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xpect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u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actica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rapeutic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gent.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an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merg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echnologie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ention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bov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tremendou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otentia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omba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om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u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os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ritica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edicament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orl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ublic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health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oblems.</w:t>
      </w:r>
    </w:p>
    <w:p w14:paraId="699F32BA" w14:textId="77777777" w:rsidR="00D07416" w:rsidRPr="001A027B" w:rsidRDefault="00D07416" w:rsidP="001A027B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1B69EE80" w14:textId="4FDB6D89" w:rsidR="00A77B3E" w:rsidRPr="001A027B" w:rsidRDefault="004F2356" w:rsidP="001A027B">
      <w:pPr>
        <w:spacing w:line="360" w:lineRule="auto"/>
        <w:jc w:val="both"/>
        <w:rPr>
          <w:rFonts w:ascii="Book Antiqua" w:hAnsi="Book Antiqua"/>
          <w:b/>
          <w:i/>
        </w:rPr>
      </w:pPr>
      <w:r w:rsidRPr="001A027B">
        <w:rPr>
          <w:rFonts w:ascii="Book Antiqua" w:eastAsia="Book Antiqua" w:hAnsi="Book Antiqua" w:cs="Book Antiqua"/>
          <w:b/>
          <w:i/>
          <w:color w:val="000000"/>
        </w:rPr>
        <w:t>Challenges</w:t>
      </w:r>
      <w:r w:rsidR="006529E5" w:rsidRPr="001A027B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="009B3429" w:rsidRPr="001A027B">
        <w:rPr>
          <w:rFonts w:ascii="Book Antiqua" w:eastAsia="Book Antiqua" w:hAnsi="Book Antiqua" w:cs="Book Antiqua"/>
          <w:b/>
          <w:i/>
          <w:color w:val="000000"/>
        </w:rPr>
        <w:t xml:space="preserve">application </w:t>
      </w:r>
      <w:r w:rsidRPr="001A027B">
        <w:rPr>
          <w:rFonts w:ascii="Book Antiqua" w:eastAsia="Book Antiqua" w:hAnsi="Book Antiqua" w:cs="Book Antiqua"/>
          <w:b/>
          <w:i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color w:val="000000"/>
        </w:rPr>
        <w:t>CRISPR/</w:t>
      </w:r>
      <w:proofErr w:type="spellStart"/>
      <w:r w:rsidRPr="001A027B">
        <w:rPr>
          <w:rFonts w:ascii="Book Antiqua" w:eastAsia="Book Antiqua" w:hAnsi="Book Antiqua" w:cs="Book Antiqua"/>
          <w:b/>
          <w:i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="009B3429" w:rsidRPr="001A027B">
        <w:rPr>
          <w:rFonts w:ascii="Book Antiqua" w:eastAsia="Book Antiqua" w:hAnsi="Book Antiqua" w:cs="Book Antiqua"/>
          <w:b/>
          <w:i/>
          <w:color w:val="000000"/>
        </w:rPr>
        <w:t>technology</w:t>
      </w:r>
    </w:p>
    <w:p w14:paraId="49EF71AD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RISPR/</w:t>
      </w:r>
      <w:proofErr w:type="spellStart"/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de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onvenient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asy-to-u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iomedica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o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hav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id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ang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otentia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pplications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u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am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ime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erta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nsolv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oblem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t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pplicatio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houl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ccuratel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cognized.</w:t>
      </w:r>
    </w:p>
    <w:p w14:paraId="01E8D723" w14:textId="77777777" w:rsidR="000F59CD" w:rsidRPr="001A027B" w:rsidRDefault="000F59CD" w:rsidP="001A027B">
      <w:pPr>
        <w:spacing w:line="360" w:lineRule="auto"/>
        <w:jc w:val="both"/>
        <w:rPr>
          <w:rFonts w:ascii="Book Antiqua" w:hAnsi="Book Antiqua" w:cs="Book Antiqua"/>
          <w:i/>
          <w:iCs/>
          <w:color w:val="000000"/>
          <w:lang w:eastAsia="zh-CN"/>
        </w:rPr>
      </w:pPr>
    </w:p>
    <w:p w14:paraId="5C9212A9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  <w:b/>
        </w:rPr>
      </w:pP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Off-target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effect</w:t>
      </w:r>
    </w:p>
    <w:p w14:paraId="6AE2B908" w14:textId="4CB8F41D" w:rsidR="00A77B3E" w:rsidRPr="001A027B" w:rsidRDefault="004F2356" w:rsidP="001A027B">
      <w:pPr>
        <w:spacing w:line="360" w:lineRule="auto"/>
        <w:jc w:val="both"/>
        <w:rPr>
          <w:rFonts w:ascii="Book Antiqua" w:hAnsi="Book Antiqua"/>
          <w:lang w:eastAsia="zh-CN"/>
        </w:rPr>
      </w:pP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RISP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ove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highl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versatil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ene-edit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o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rea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otentia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id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ang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oblem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en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rapy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ru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iscovery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en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odificatio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lan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echnology.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ccurac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liabilit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RISP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igh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everel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hamper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f-targe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ffect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C17173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ue 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nintend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leavag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ntarget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enomic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loci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atch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gRNA</w:t>
      </w:r>
      <w:proofErr w:type="spellEnd"/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u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sult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ever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enomic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berrations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7</w:t>
      </w:r>
      <w:r w:rsidR="00965B1E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9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</w:p>
    <w:p w14:paraId="16E15E5F" w14:textId="6C981D72" w:rsidR="00A77B3E" w:rsidRPr="001A027B" w:rsidRDefault="004F2356" w:rsidP="001A027B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he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RISP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s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nucleic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ci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etection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esenc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f-targe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ffec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aus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als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ositiv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als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negativ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sults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ffect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ccurac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iagnosis.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f</w:t>
      </w:r>
      <w:r w:rsidR="00D07416" w:rsidRPr="001A027B">
        <w:rPr>
          <w:rFonts w:ascii="Book Antiqua" w:hAnsi="Book Antiqua" w:cs="Book Antiqua"/>
          <w:color w:val="000000"/>
          <w:shd w:val="clear" w:color="auto" w:fill="FFFFFF"/>
          <w:lang w:eastAsia="zh-CN"/>
        </w:rPr>
        <w:t>-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ffec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a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limit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acto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ffect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pplicatio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RISP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actice.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2019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="00E73F38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rünewald</w:t>
      </w:r>
      <w:proofErr w:type="spellEnd"/>
      <w:r w:rsidR="00E73F38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l</w:t>
      </w:r>
      <w:r w:rsidR="00D07416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="00965B1E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80</w:t>
      </w:r>
      <w:r w:rsidR="00D07416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port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as9-bas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dito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xperienc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ever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f-targe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henomeno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hil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dit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ingl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ase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utat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larg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numbe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nrelat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NA.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orrec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terpretatio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enomic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ata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lo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trategie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f-targe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utation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inimiz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f-targe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leavag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fficiency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til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om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rgen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oblem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ne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ddress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esent.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xample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echnologie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UIDE-</w:t>
      </w:r>
      <w:proofErr w:type="spellStart"/>
      <w:proofErr w:type="gramStart"/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eq</w:t>
      </w:r>
      <w:proofErr w:type="spellEnd"/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="00B17C0B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8</w:t>
      </w:r>
      <w:r w:rsidR="00965B1E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1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igenome-seq</w:t>
      </w:r>
      <w:proofErr w:type="spellEnd"/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7</w:t>
      </w:r>
      <w:r w:rsidR="00965B1E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7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IRCLE-</w:t>
      </w:r>
      <w:proofErr w:type="spellStart"/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eq</w:t>
      </w:r>
      <w:proofErr w:type="spellEnd"/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r w:rsidR="00B17C0B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8</w:t>
      </w:r>
      <w:r w:rsidR="00965B1E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2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idel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s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etec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f-targe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ffects.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cen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years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fte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-depth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actor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ffect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f-targe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ffects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oun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urren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trategie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olv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f-targe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ffect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ainl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clude</w:t>
      </w:r>
      <w:r w:rsidR="00D07416" w:rsidRPr="001A027B">
        <w:rPr>
          <w:rFonts w:ascii="Book Antiqua" w:hAnsi="Book Antiqua" w:cs="Book Antiqua"/>
          <w:color w:val="000000"/>
          <w:shd w:val="clear" w:color="auto" w:fill="FFFFFF"/>
          <w:lang w:eastAsia="zh-CN"/>
        </w:rPr>
        <w:t>: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="00D07416" w:rsidRPr="001A027B">
        <w:rPr>
          <w:rFonts w:ascii="Book Antiqua" w:hAnsi="Book Antiqua" w:cs="Book Antiqua"/>
          <w:color w:val="000000"/>
          <w:shd w:val="clear" w:color="auto" w:fill="FFFFFF"/>
          <w:lang w:eastAsia="zh-CN"/>
        </w:rPr>
        <w:t>1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)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D07416" w:rsidRPr="001A027B">
        <w:rPr>
          <w:rFonts w:ascii="Book Antiqua" w:hAnsi="Book Antiqua" w:cs="Book Antiqua"/>
          <w:color w:val="000000"/>
          <w:shd w:val="clear" w:color="auto" w:fill="FFFFFF"/>
          <w:lang w:eastAsia="zh-CN"/>
        </w:rPr>
        <w:t>P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dict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f-targe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ites: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s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RISPOR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HOPCHOP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the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ols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RN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esign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nlin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alyz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otentia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f-targe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ites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searcher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elec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RN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low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f-targe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ffect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uch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ossible.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recentl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troduc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ISCOVER-</w:t>
      </w:r>
      <w:proofErr w:type="spellStart"/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eq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echnology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="00B17C0B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8</w:t>
      </w:r>
      <w:r w:rsidR="00965B1E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3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dentif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xac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it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RISP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utt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enom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impl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ocesse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ccurat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sults.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ddition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tructur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gRN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ctivit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ote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losel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lat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f-targe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ffects</w:t>
      </w:r>
      <w:r w:rsidR="00BA1879" w:rsidRPr="001A027B">
        <w:rPr>
          <w:rFonts w:ascii="Book Antiqua" w:eastAsia="Book Antiqua" w:hAnsi="Book Antiqua" w:cs="Book Antiqua"/>
          <w:color w:val="000000"/>
          <w:vertAlign w:val="superscript"/>
        </w:rPr>
        <w:t>[8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="00BA1879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B9733F" w:rsidRPr="001A027B">
        <w:rPr>
          <w:rFonts w:ascii="Book Antiqua" w:hAnsi="Book Antiqua" w:cs="Book Antiqua"/>
          <w:color w:val="000000"/>
          <w:lang w:eastAsia="zh-CN"/>
        </w:rPr>
        <w:t>;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="00D07416" w:rsidRPr="001A027B">
        <w:rPr>
          <w:rFonts w:ascii="Book Antiqua" w:hAnsi="Book Antiqua" w:cs="Book Antiqua"/>
          <w:color w:val="000000"/>
          <w:shd w:val="clear" w:color="auto" w:fill="FFFFFF"/>
          <w:lang w:eastAsia="zh-CN"/>
        </w:rPr>
        <w:t>2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)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B9733F" w:rsidRPr="001A027B">
        <w:rPr>
          <w:rFonts w:ascii="Book Antiqua" w:hAnsi="Book Antiqua" w:cs="Book Antiqua"/>
          <w:color w:val="000000"/>
          <w:shd w:val="clear" w:color="auto" w:fill="FFFFFF"/>
          <w:lang w:eastAsia="zh-CN"/>
        </w:rPr>
        <w:t>o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timiz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esig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trateg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gRNAs</w:t>
      </w:r>
      <w:proofErr w:type="spellEnd"/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: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oench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l</w:t>
      </w:r>
      <w:r w:rsidR="00BA1879" w:rsidRPr="001A027B">
        <w:rPr>
          <w:rFonts w:ascii="Book Antiqua" w:eastAsia="Book Antiqua" w:hAnsi="Book Antiqua" w:cs="Book Antiqua"/>
          <w:color w:val="000000"/>
          <w:vertAlign w:val="superscript"/>
        </w:rPr>
        <w:t>[8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="00BA1879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B9733F" w:rsidRPr="001A027B">
        <w:rPr>
          <w:rFonts w:ascii="Book Antiqua" w:hAnsi="Book Antiqua" w:cs="Book Antiqua"/>
          <w:color w:val="000000"/>
          <w:vertAlign w:val="superscript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oun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ignifican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ductio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f-targe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ffect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fte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stablish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new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gRNA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esig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ule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ptimiz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ompositio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gRNAs</w:t>
      </w:r>
      <w:proofErr w:type="spellEnd"/>
      <w:r w:rsidR="009B3429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;</w:t>
      </w:r>
      <w:r w:rsidR="00134E13" w:rsidRPr="001A027B">
        <w:rPr>
          <w:rFonts w:ascii="Book Antiqua" w:hAnsi="Book Antiqua" w:cs="Book Antiqua"/>
          <w:color w:val="000000"/>
          <w:shd w:val="clear" w:color="auto" w:fill="FFFFFF"/>
          <w:lang w:eastAsia="zh-CN"/>
        </w:rPr>
        <w:t xml:space="preserve"> an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(</w:t>
      </w:r>
      <w:r w:rsidR="00D07416" w:rsidRPr="001A027B">
        <w:rPr>
          <w:rFonts w:ascii="Book Antiqua" w:hAnsi="Book Antiqua" w:cs="Book Antiqua"/>
          <w:color w:val="000000"/>
          <w:shd w:val="clear" w:color="auto" w:fill="FFFFFF"/>
          <w:lang w:eastAsia="zh-CN"/>
        </w:rPr>
        <w:t>3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)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B9733F" w:rsidRPr="001A027B">
        <w:rPr>
          <w:rFonts w:ascii="Book Antiqua" w:hAnsi="Book Antiqua" w:cs="Book Antiqua"/>
          <w:color w:val="000000"/>
          <w:shd w:val="clear" w:color="auto" w:fill="FFFFFF"/>
          <w:lang w:eastAsia="zh-CN"/>
        </w:rPr>
        <w:t>a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lter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tructur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nzyme: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laymaker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l</w:t>
      </w:r>
      <w:r w:rsidR="00BA1879" w:rsidRPr="001A027B">
        <w:rPr>
          <w:rFonts w:ascii="Book Antiqua" w:eastAsia="Book Antiqua" w:hAnsi="Book Antiqua" w:cs="Book Antiqua"/>
          <w:color w:val="000000"/>
          <w:vertAlign w:val="superscript"/>
        </w:rPr>
        <w:t>[8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="00BA1879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B9733F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mprov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ind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at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equence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s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utant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as9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otein.</w:t>
      </w:r>
    </w:p>
    <w:p w14:paraId="5EEE1CBB" w14:textId="77777777" w:rsidR="009B26A3" w:rsidRPr="001A027B" w:rsidRDefault="009B26A3" w:rsidP="001A027B">
      <w:pPr>
        <w:spacing w:line="360" w:lineRule="auto"/>
        <w:jc w:val="both"/>
        <w:rPr>
          <w:rFonts w:ascii="Book Antiqua" w:hAnsi="Book Antiqua" w:cs="Book Antiqua"/>
          <w:b/>
          <w:iCs/>
          <w:color w:val="000000"/>
          <w:lang w:eastAsia="zh-CN"/>
        </w:rPr>
      </w:pPr>
    </w:p>
    <w:p w14:paraId="6FD110F1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  <w:b/>
        </w:rPr>
      </w:pP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Safety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ethical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issues</w:t>
      </w:r>
    </w:p>
    <w:p w14:paraId="4283D3AE" w14:textId="187C92D0" w:rsidR="009B26A3" w:rsidRPr="001A027B" w:rsidRDefault="004F2356" w:rsidP="001A027B">
      <w:pPr>
        <w:spacing w:line="360" w:lineRule="auto"/>
        <w:jc w:val="both"/>
        <w:rPr>
          <w:rFonts w:ascii="Book Antiqua" w:hAnsi="Book Antiqua"/>
          <w:lang w:eastAsia="zh-CN"/>
        </w:rPr>
      </w:pP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cently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tud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port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larg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numbe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nnecessar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petitiv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ragment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ppea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he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en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sertio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erform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ic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s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RISPR/</w:t>
      </w:r>
      <w:proofErr w:type="spellStart"/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echnology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anno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etect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s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tandar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C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alysis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8</w:t>
      </w:r>
      <w:r w:rsidR="00965B1E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7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the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hand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opos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huma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mbryonic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ells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requen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reakag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lea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los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ntir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hromosom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ometime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larg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ar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hromosome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os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ignifican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hallenge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utatio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orrections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[</w:t>
      </w:r>
      <w:proofErr w:type="gramEnd"/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8</w:t>
      </w:r>
      <w:r w:rsidR="00965B1E"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8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othe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rapeutic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terventio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sag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9B26A3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AV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vector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te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s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RISPR/Cas9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diting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ometime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nabl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loa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large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ene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igh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dversel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ffec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unction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AV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vector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arry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xogenou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ragment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sert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human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hromosome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u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nsertional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utagenesis.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Henceforth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l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ombin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ffort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houl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rec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ward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mplement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tro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ene-edit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bilitie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RISPR/</w:t>
      </w:r>
      <w:proofErr w:type="spellStart"/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relate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diseases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hil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prevent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y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ntowar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genome-edit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behavior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similar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negativ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events,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wel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voiding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irreversible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unethica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mutational</w:t>
      </w:r>
      <w:r w:rsidR="006529E5"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  <w:shd w:val="clear" w:color="auto" w:fill="FFFFFF"/>
        </w:rPr>
        <w:t>consequences.</w:t>
      </w:r>
    </w:p>
    <w:p w14:paraId="565C83DD" w14:textId="77777777" w:rsidR="009B26A3" w:rsidRPr="001A027B" w:rsidRDefault="009B26A3" w:rsidP="001A027B">
      <w:pPr>
        <w:spacing w:line="360" w:lineRule="auto"/>
        <w:jc w:val="both"/>
        <w:rPr>
          <w:rFonts w:ascii="Book Antiqua" w:hAnsi="Book Antiqua" w:cs="Book Antiqua"/>
          <w:i/>
          <w:iCs/>
          <w:color w:val="000000"/>
          <w:lang w:eastAsia="zh-CN"/>
        </w:rPr>
      </w:pPr>
    </w:p>
    <w:p w14:paraId="363BA454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  <w:b/>
        </w:rPr>
      </w:pP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Quantitative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high-throughput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sample</w:t>
      </w:r>
      <w:r w:rsidR="006529E5" w:rsidRPr="001A027B">
        <w:rPr>
          <w:rFonts w:ascii="Book Antiqua" w:eastAsia="Book Antiqua" w:hAnsi="Book Antiqua" w:cs="Book Antiqua"/>
          <w:b/>
          <w:i/>
          <w:i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i/>
          <w:iCs/>
          <w:color w:val="000000"/>
        </w:rPr>
        <w:t>pretreatment</w:t>
      </w:r>
    </w:p>
    <w:p w14:paraId="291C0BB3" w14:textId="6E79D446" w:rsidR="00A77B3E" w:rsidRPr="001A027B" w:rsidRDefault="00C17173" w:rsidP="001A027B">
      <w:pPr>
        <w:spacing w:line="360" w:lineRule="auto"/>
        <w:jc w:val="both"/>
        <w:rPr>
          <w:rFonts w:ascii="Book Antiqua" w:hAnsi="Book Antiqua"/>
          <w:lang w:eastAsia="zh-CN"/>
        </w:rPr>
      </w:pP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CRISPR/</w:t>
      </w:r>
      <w:proofErr w:type="spellStart"/>
      <w:r w:rsidR="004F2356"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ccurate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conduc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quantita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nalys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nucle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cid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deem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importa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provid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rapi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ultrasensi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dat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releva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promp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dise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managem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treatment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However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HOLM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DETECTR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tw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lastRenderedPageBreak/>
        <w:t>detec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CRISPR-</w:t>
      </w:r>
      <w:proofErr w:type="spellStart"/>
      <w:r w:rsidR="004F2356"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effector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migh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no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capab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preci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quantific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Cas12-ba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4F2356" w:rsidRPr="001A027B">
        <w:rPr>
          <w:rFonts w:ascii="Book Antiqua" w:eastAsia="Book Antiqua" w:hAnsi="Book Antiqua" w:cs="Book Antiqua"/>
          <w:color w:val="000000"/>
        </w:rPr>
        <w:t>platforms</w:t>
      </w:r>
      <w:r w:rsidR="009B26A3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30</w:t>
      </w:r>
      <w:r w:rsidR="009B26A3" w:rsidRPr="001A027B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4F2356" w:rsidRPr="001A027B">
        <w:rPr>
          <w:rFonts w:ascii="Book Antiqua" w:eastAsia="Book Antiqua" w:hAnsi="Book Antiqua" w:cs="Book Antiqua"/>
          <w:color w:val="000000"/>
          <w:vertAlign w:val="superscript"/>
        </w:rPr>
        <w:t>8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9</w:t>
      </w:r>
      <w:r w:rsidR="004F2356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F2356"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ddi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that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multi-channe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ver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cruc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distinguish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differ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pathoge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we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single-b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polymorphism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ccura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diagnosi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bu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on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SHERLOCKv2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contai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multi-channe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bili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4F2356" w:rsidRPr="001A027B">
        <w:rPr>
          <w:rFonts w:ascii="Book Antiqua" w:eastAsia="Book Antiqua" w:hAnsi="Book Antiqua" w:cs="Book Antiqua"/>
          <w:color w:val="000000"/>
        </w:rPr>
        <w:t>present</w:t>
      </w:r>
      <w:r w:rsidR="004F2356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4F2356" w:rsidRPr="001A027B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9</w:t>
      </w:r>
      <w:r w:rsidR="004F2356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4F2356"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highligh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i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inna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potent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rapi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quantita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color w:val="000000"/>
        </w:rPr>
        <w:t>platform.</w:t>
      </w:r>
    </w:p>
    <w:p w14:paraId="33F99C0F" w14:textId="3BA3E883" w:rsidR="00A77B3E" w:rsidRPr="001A027B" w:rsidRDefault="004F2356" w:rsidP="001A027B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tens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ic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agnosi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amp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ource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e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fluenc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acto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ample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radual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pand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diversified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90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9B26A3" w:rsidRPr="001A027B">
        <w:rPr>
          <w:rFonts w:ascii="Book Antiqua" w:hAnsi="Book Antiqua" w:cs="Book Antiqua"/>
          <w:color w:val="000000"/>
          <w:lang w:eastAsia="zh-CN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refor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er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mporta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lec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mpl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ffici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conom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amp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treatm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rate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pen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p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ve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venu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ck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e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eas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ci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anner.</w:t>
      </w:r>
    </w:p>
    <w:p w14:paraId="09E4B09D" w14:textId="77777777" w:rsidR="00A77B3E" w:rsidRPr="001A027B" w:rsidRDefault="004F2356" w:rsidP="001A027B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color w:val="000000"/>
        </w:rPr>
        <w:t>Despi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gnifica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mprovement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bove</w:t>
      </w:r>
      <w:r w:rsidR="007C0D40" w:rsidRPr="001A027B">
        <w:rPr>
          <w:rFonts w:ascii="Book Antiqua" w:hAnsi="Book Antiqua" w:cs="Book Antiqua"/>
          <w:color w:val="000000"/>
          <w:lang w:eastAsia="zh-CN"/>
        </w:rPr>
        <w:t>-</w:t>
      </w:r>
      <w:r w:rsidRPr="001A027B">
        <w:rPr>
          <w:rFonts w:ascii="Book Antiqua" w:eastAsia="Book Antiqua" w:hAnsi="Book Antiqua" w:cs="Book Antiqua"/>
          <w:color w:val="000000"/>
        </w:rPr>
        <w:t>mention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halleng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houl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urth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dres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ptimiz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enom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abili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utu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udies.</w:t>
      </w:r>
    </w:p>
    <w:p w14:paraId="25581D40" w14:textId="77777777" w:rsidR="00A77B3E" w:rsidRPr="001A027B" w:rsidRDefault="00A77B3E" w:rsidP="001A027B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4066EC27" w14:textId="77777777" w:rsidR="00A77B3E" w:rsidRPr="001A027B" w:rsidRDefault="004F2356" w:rsidP="001A027B">
      <w:pPr>
        <w:spacing w:line="360" w:lineRule="auto"/>
        <w:jc w:val="both"/>
        <w:rPr>
          <w:rFonts w:ascii="Book Antiqua" w:eastAsia="Book Antiqua" w:hAnsi="Book Antiqua" w:cs="Book Antiqua"/>
          <w:b/>
          <w:caps/>
          <w:color w:val="000000"/>
          <w:u w:val="single"/>
        </w:rPr>
      </w:pPr>
      <w:r w:rsidRPr="001A027B"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477E6E15" w14:textId="268744B8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5C49FC" w:rsidRPr="005C49FC">
        <w:rPr>
          <w:rFonts w:ascii="Book Antiqua" w:eastAsia="Book Antiqua" w:hAnsi="Book Antiqua" w:cs="Book Antiqua"/>
          <w:color w:val="000000"/>
        </w:rPr>
        <w:t>Barrangou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529E5"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i/>
          <w:iCs/>
          <w:color w:val="000000"/>
        </w:rPr>
        <w:t>al</w:t>
      </w:r>
      <w:r w:rsidR="007C0D40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CB636B" w:rsidRPr="001A027B">
        <w:rPr>
          <w:rFonts w:ascii="Book Antiqua" w:eastAsia="Book Antiqua" w:hAnsi="Book Antiqua" w:cs="Book Antiqua"/>
          <w:color w:val="000000"/>
          <w:vertAlign w:val="superscript"/>
        </w:rPr>
        <w:t>91</w:t>
      </w:r>
      <w:r w:rsidR="007C0D40"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7C0D40" w:rsidRPr="001A027B">
        <w:rPr>
          <w:rFonts w:ascii="Book Antiqua" w:hAnsi="Book Antiqua" w:cs="Book Antiqua"/>
          <w:color w:val="000000"/>
          <w:lang w:eastAsia="zh-CN"/>
        </w:rPr>
        <w:t>“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tent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icati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normou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ffec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mos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pec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if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vid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spir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utu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reakthroughs</w:t>
      </w:r>
      <w:r w:rsidR="007C0D40" w:rsidRPr="001A027B">
        <w:rPr>
          <w:rFonts w:ascii="Book Antiqua" w:hAnsi="Book Antiqua" w:cs="Book Antiqua"/>
          <w:color w:val="000000"/>
          <w:lang w:eastAsia="zh-CN"/>
        </w:rPr>
        <w:t>”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a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volutioniz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agnos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rapeu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ear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eas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com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ersati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o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acti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iel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dici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thog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latfor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u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ig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fficienc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rtabilit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ow-cos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actor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reover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velop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agnos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ol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yste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igh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itab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arge-sca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creen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sk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rontlin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muni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ospital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ource-limi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environments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90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re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itia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api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cura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urth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mo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velopm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int-of-ca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sting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multaneousl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merg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new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ffor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cover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ew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rapeu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arge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iomarke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vid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cura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cientif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venu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ar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agnos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eatm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colog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diseases</w:t>
      </w:r>
      <w:r w:rsidR="007C0D40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7C0D40" w:rsidRPr="001A027B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8</w:t>
      </w:r>
      <w:r w:rsidR="007C0D40" w:rsidRPr="001A027B">
        <w:rPr>
          <w:rFonts w:ascii="Book Antiqua" w:eastAsia="Book Antiqua" w:hAnsi="Book Antiqua" w:cs="Book Antiqua"/>
          <w:color w:val="000000"/>
          <w:vertAlign w:val="superscript"/>
        </w:rPr>
        <w:t>,6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9</w:t>
      </w:r>
      <w:r w:rsidR="007C0D40" w:rsidRPr="001A027B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70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ica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cter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ista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vantag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mplicit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apidit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nsitivit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lastRenderedPageBreak/>
        <w:t>recent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velop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latfor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ptimiz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y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thod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cover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vario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athogen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ssent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ev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prea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rug-resista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acter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fecti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hospitals</w:t>
      </w:r>
      <w:r w:rsidR="007C0D40" w:rsidRPr="001A027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CB636B" w:rsidRPr="001A027B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="007C0D40" w:rsidRPr="001A027B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="00965B1E" w:rsidRPr="001A027B">
        <w:rPr>
          <w:rFonts w:ascii="Book Antiqua" w:eastAsia="Book Antiqua" w:hAnsi="Book Antiqua" w:cs="Book Antiqua"/>
          <w:color w:val="000000"/>
          <w:vertAlign w:val="superscript"/>
        </w:rPr>
        <w:t>8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1A027B">
        <w:rPr>
          <w:rFonts w:ascii="Book Antiqua" w:eastAsia="Book Antiqua" w:hAnsi="Book Antiqua" w:cs="Book Antiqua"/>
          <w:color w:val="000000"/>
        </w:rPr>
        <w:t>.</w:t>
      </w:r>
    </w:p>
    <w:p w14:paraId="5851F445" w14:textId="52D1762B" w:rsidR="00A77B3E" w:rsidRPr="001A027B" w:rsidRDefault="004F2356" w:rsidP="001A027B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color w:val="000000"/>
        </w:rPr>
        <w:t>Ow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ac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ndeniab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remendo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tenti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pplicati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cientif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ear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an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ong-term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lin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tudi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quir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lucidat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iologic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echanism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hi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ea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velopm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gression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ak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chnolog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merg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cipli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vid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ett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eal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a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mprov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um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eal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fficiently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ls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ugges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ertain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090E58" w:rsidRPr="001A027B">
        <w:rPr>
          <w:rFonts w:ascii="Book Antiqua" w:eastAsia="Book Antiqua" w:hAnsi="Book Antiqua" w:cs="Book Antiqua"/>
          <w:color w:val="000000"/>
        </w:rPr>
        <w:t>provid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r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ci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sul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utur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ring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nlimi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ossibilitie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u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vid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ve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molecula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rapie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mo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velopm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if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ciences.</w:t>
      </w:r>
    </w:p>
    <w:p w14:paraId="5B14D055" w14:textId="77777777" w:rsidR="00A77B3E" w:rsidRPr="001A027B" w:rsidRDefault="00A77B3E" w:rsidP="00E0476F">
      <w:pPr>
        <w:spacing w:line="360" w:lineRule="auto"/>
        <w:jc w:val="both"/>
        <w:rPr>
          <w:rFonts w:ascii="Book Antiqua" w:hAnsi="Book Antiqua"/>
          <w:lang w:eastAsia="zh-CN"/>
        </w:rPr>
      </w:pPr>
    </w:p>
    <w:p w14:paraId="488941D7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color w:val="000000"/>
        </w:rPr>
        <w:t>REFERENCES</w:t>
      </w:r>
    </w:p>
    <w:p w14:paraId="4AA8710D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1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Garneau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JE</w:t>
      </w:r>
      <w:r w:rsidRPr="001A027B">
        <w:rPr>
          <w:rFonts w:ascii="Book Antiqua" w:eastAsia="Book Antiqua" w:hAnsi="Book Antiqua" w:cs="Book Antiqua"/>
          <w:color w:val="000000"/>
        </w:rPr>
        <w:t xml:space="preserve">, Dupuis MÈ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Villio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, Romero D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arrangou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R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oyava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P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Fremaux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C, Horvath P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agadá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H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oineau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. The CRISPR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bacterial immune system cleaves bacteriophage and plasmid DNA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Nature</w:t>
      </w:r>
      <w:r w:rsidRPr="001A027B">
        <w:rPr>
          <w:rFonts w:ascii="Book Antiqua" w:eastAsia="Book Antiqua" w:hAnsi="Book Antiqua" w:cs="Book Antiqua"/>
          <w:color w:val="000000"/>
        </w:rPr>
        <w:t xml:space="preserve"> 2010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468</w:t>
      </w:r>
      <w:r w:rsidRPr="001A027B">
        <w:rPr>
          <w:rFonts w:ascii="Book Antiqua" w:eastAsia="Book Antiqua" w:hAnsi="Book Antiqua" w:cs="Book Antiqua"/>
          <w:color w:val="000000"/>
        </w:rPr>
        <w:t>: 67-71 [PMID: 21048762 DOI: 10.1038/nature09523]</w:t>
      </w:r>
    </w:p>
    <w:p w14:paraId="3B05DD9C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2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Bharathkumar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N</w:t>
      </w:r>
      <w:r w:rsidRPr="001A027B">
        <w:rPr>
          <w:rFonts w:ascii="Book Antiqua" w:eastAsia="Book Antiqua" w:hAnsi="Book Antiqua" w:cs="Book Antiqua"/>
          <w:color w:val="000000"/>
        </w:rPr>
        <w:t xml:space="preserve">, Sunil 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eer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P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Aksah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Kanna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aravana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K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Anand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T. CRISPR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-Based Modifications for Therapeutic Applications: A Review.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Mol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Biotechn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22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64</w:t>
      </w:r>
      <w:r w:rsidRPr="001A027B">
        <w:rPr>
          <w:rFonts w:ascii="Book Antiqua" w:eastAsia="Book Antiqua" w:hAnsi="Book Antiqua" w:cs="Book Antiqua"/>
          <w:color w:val="000000"/>
        </w:rPr>
        <w:t>: 355-372 [PMID: 34741732 DOI: 10.1007/s12033-021-00422-8]</w:t>
      </w:r>
    </w:p>
    <w:p w14:paraId="6B137400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3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Hidalgo-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Cantabrana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C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oh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Y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arrangou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R. Characterization and Repurposing of Type I and Type II CRISPR-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ystems in Bacteria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J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Mol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Bi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431</w:t>
      </w:r>
      <w:r w:rsidRPr="001A027B">
        <w:rPr>
          <w:rFonts w:ascii="Book Antiqua" w:eastAsia="Book Antiqua" w:hAnsi="Book Antiqua" w:cs="Book Antiqua"/>
          <w:color w:val="000000"/>
        </w:rPr>
        <w:t>: 21-33 [PMID: 30261168 DOI: 10.1016/j.jmb.2018.09.013]</w:t>
      </w:r>
    </w:p>
    <w:p w14:paraId="64560508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4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Liu X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Hussai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, Dai J, Li Y, Zhang L, Yang J, Ali Z, He N, Tang Y. Programmable Biosensors Based on RNA-Guided CRISPR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Endonuclease.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Biol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Proced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Online</w:t>
      </w:r>
      <w:r w:rsidRPr="001A027B">
        <w:rPr>
          <w:rFonts w:ascii="Book Antiqua" w:eastAsia="Book Antiqua" w:hAnsi="Book Antiqua" w:cs="Book Antiqua"/>
          <w:color w:val="000000"/>
        </w:rPr>
        <w:t xml:space="preserve"> 2022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24</w:t>
      </w:r>
      <w:r w:rsidRPr="001A027B">
        <w:rPr>
          <w:rFonts w:ascii="Book Antiqua" w:eastAsia="Book Antiqua" w:hAnsi="Book Antiqua" w:cs="Book Antiqua"/>
          <w:color w:val="000000"/>
        </w:rPr>
        <w:t>: 2 [PMID: 35067222 DOI: 10.1186/s12575-021-00163-7]</w:t>
      </w:r>
    </w:p>
    <w:p w14:paraId="530BE670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5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Varble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A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arraffin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LA. Three New Cs for CRISPR: Collateral, Communicate, Cooperate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Trends Genet</w:t>
      </w:r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5</w:t>
      </w:r>
      <w:r w:rsidRPr="001A027B">
        <w:rPr>
          <w:rFonts w:ascii="Book Antiqua" w:eastAsia="Book Antiqua" w:hAnsi="Book Antiqua" w:cs="Book Antiqua"/>
          <w:color w:val="000000"/>
        </w:rPr>
        <w:t>: 446-456 [PMID: 31036344 DOI: 10.1016/j.tig.2019.03.009]</w:t>
      </w:r>
    </w:p>
    <w:p w14:paraId="0A942B0F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lastRenderedPageBreak/>
        <w:t xml:space="preserve">6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Deng L</w:t>
      </w:r>
      <w:r w:rsidRPr="001A027B">
        <w:rPr>
          <w:rFonts w:ascii="Book Antiqua" w:eastAsia="Book Antiqua" w:hAnsi="Book Antiqua" w:cs="Book Antiqua"/>
          <w:color w:val="000000"/>
        </w:rPr>
        <w:t xml:space="preserve">, Garrett RA, Shah S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Peng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X, She Q. A novel interference mechanism by a type IIIB CRISPR-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m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odule in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ulfolobu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.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Mol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Microbi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3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87</w:t>
      </w:r>
      <w:r w:rsidRPr="001A027B">
        <w:rPr>
          <w:rFonts w:ascii="Book Antiqua" w:eastAsia="Book Antiqua" w:hAnsi="Book Antiqua" w:cs="Book Antiqua"/>
          <w:color w:val="000000"/>
        </w:rPr>
        <w:t>: 1088-1099 [PMID: 23320564 DOI: 10.1111/mmi.12152]</w:t>
      </w:r>
    </w:p>
    <w:p w14:paraId="7144A627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7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Javaid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N</w:t>
      </w:r>
      <w:r w:rsidRPr="001A027B">
        <w:rPr>
          <w:rFonts w:ascii="Book Antiqua" w:eastAsia="Book Antiqua" w:hAnsi="Book Antiqua" w:cs="Book Antiqua"/>
          <w:color w:val="000000"/>
        </w:rPr>
        <w:t>, Choi S. CRISPR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ystem and Factors Affecting Its Precision and Efficiency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Front Cell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Dev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Bi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21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1A027B">
        <w:rPr>
          <w:rFonts w:ascii="Book Antiqua" w:eastAsia="Book Antiqua" w:hAnsi="Book Antiqua" w:cs="Book Antiqua"/>
          <w:color w:val="000000"/>
        </w:rPr>
        <w:t>: 761709 [PMID: 34901007 DOI: 10.3389/fcell.2021.761709]</w:t>
      </w:r>
    </w:p>
    <w:p w14:paraId="71A71FD9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8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Staals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RH</w:t>
      </w:r>
      <w:r w:rsidRPr="001A027B">
        <w:rPr>
          <w:rFonts w:ascii="Book Antiqua" w:eastAsia="Book Antiqua" w:hAnsi="Book Antiqua" w:cs="Book Antiqua"/>
          <w:color w:val="000000"/>
        </w:rPr>
        <w:t xml:space="preserve">, Zhu Y, Taylor DW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Kornfeld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E, Sharma K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arendregt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Koehorst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Vlot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Neupan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N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Varossieau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K, Sakamoto K, Suzuki T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ohma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N, Yokoyama 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chaap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P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Urlaub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H, Heck AJ, Nogales E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oudn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hinka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, van der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Oost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. RNA targeting by the type III-A CRISPR-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sm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complex of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Thermu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thermophilu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.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Mol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Cell</w:t>
      </w:r>
      <w:r w:rsidRPr="001A027B">
        <w:rPr>
          <w:rFonts w:ascii="Book Antiqua" w:eastAsia="Book Antiqua" w:hAnsi="Book Antiqua" w:cs="Book Antiqua"/>
          <w:color w:val="000000"/>
        </w:rPr>
        <w:t xml:space="preserve"> 2014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56</w:t>
      </w:r>
      <w:r w:rsidRPr="001A027B">
        <w:rPr>
          <w:rFonts w:ascii="Book Antiqua" w:eastAsia="Book Antiqua" w:hAnsi="Book Antiqua" w:cs="Book Antiqua"/>
          <w:color w:val="000000"/>
        </w:rPr>
        <w:t>: 518-530 [PMID: 25457165 DOI: 10.1016/j.molcel.2014.10.005]</w:t>
      </w:r>
    </w:p>
    <w:p w14:paraId="337DC770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9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Tamulaitis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G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Kazlauskien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anakov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E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Venclova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Č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Nwokeoj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O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ickma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J, Horvath P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iksny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V. Programmable RNA shredding by the type III-A CRISPR-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ystem of Streptococcus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thermophilu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.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Mol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Cell</w:t>
      </w:r>
      <w:r w:rsidRPr="001A027B">
        <w:rPr>
          <w:rFonts w:ascii="Book Antiqua" w:eastAsia="Book Antiqua" w:hAnsi="Book Antiqua" w:cs="Book Antiqua"/>
          <w:color w:val="000000"/>
        </w:rPr>
        <w:t xml:space="preserve"> 2014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56</w:t>
      </w:r>
      <w:r w:rsidRPr="001A027B">
        <w:rPr>
          <w:rFonts w:ascii="Book Antiqua" w:eastAsia="Book Antiqua" w:hAnsi="Book Antiqua" w:cs="Book Antiqua"/>
          <w:color w:val="000000"/>
        </w:rPr>
        <w:t>: 506-517 [PMID: 25458845 DOI: 10.1016/j.molcel.2014.09.027]</w:t>
      </w:r>
    </w:p>
    <w:p w14:paraId="7B58D40C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10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Elmore JR</w:t>
      </w:r>
      <w:r w:rsidRPr="001A027B">
        <w:rPr>
          <w:rFonts w:ascii="Book Antiqua" w:eastAsia="Book Antiqua" w:hAnsi="Book Antiqua" w:cs="Book Antiqua"/>
          <w:color w:val="000000"/>
        </w:rPr>
        <w:t xml:space="preserve">, Sheppard NF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ami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N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eigha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T, Li H, Terns RM, Terns MP. Bipartite recognition of target RNAs activates DNA cleavage by the Type III-B CRISPR-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ystem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Genes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Dev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6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0</w:t>
      </w:r>
      <w:r w:rsidRPr="001A027B">
        <w:rPr>
          <w:rFonts w:ascii="Book Antiqua" w:eastAsia="Book Antiqua" w:hAnsi="Book Antiqua" w:cs="Book Antiqua"/>
          <w:color w:val="000000"/>
        </w:rPr>
        <w:t>: 447-459 [PMID: 26848045 DOI: 10.1101/gad.272153.115]</w:t>
      </w:r>
    </w:p>
    <w:p w14:paraId="19CBD1B0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11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Estrella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MA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Kuo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FT, Bailey S. RNA-activated DNA cleavage by the Type III-B CRISPR-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effector complex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Genes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Dev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6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0</w:t>
      </w:r>
      <w:r w:rsidRPr="001A027B">
        <w:rPr>
          <w:rFonts w:ascii="Book Antiqua" w:eastAsia="Book Antiqua" w:hAnsi="Book Antiqua" w:cs="Book Antiqua"/>
          <w:color w:val="000000"/>
        </w:rPr>
        <w:t>: 460-470 [PMID: 26848046 DOI: 10.1101/gad.273722.115]</w:t>
      </w:r>
    </w:p>
    <w:p w14:paraId="3B38140C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12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Kolesnik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MV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Fedorov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I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Karneyev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K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Artamonov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DN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everinov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KV. Type III CRISPR-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ystems: Deciphering the Most Complex Prokaryotic Immune System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Biochemistry (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Mosc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>)</w:t>
      </w:r>
      <w:r w:rsidRPr="001A027B">
        <w:rPr>
          <w:rFonts w:ascii="Book Antiqua" w:eastAsia="Book Antiqua" w:hAnsi="Book Antiqua" w:cs="Book Antiqua"/>
          <w:color w:val="000000"/>
        </w:rPr>
        <w:t xml:space="preserve"> 2021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86</w:t>
      </w:r>
      <w:r w:rsidRPr="001A027B">
        <w:rPr>
          <w:rFonts w:ascii="Book Antiqua" w:eastAsia="Book Antiqua" w:hAnsi="Book Antiqua" w:cs="Book Antiqua"/>
          <w:color w:val="000000"/>
        </w:rPr>
        <w:t>: 1301-1314 [PMID: 34903162 DOI: 10.1134/S0006297921100114]</w:t>
      </w:r>
    </w:p>
    <w:p w14:paraId="7165D24B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13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Han W</w:t>
      </w:r>
      <w:r w:rsidRPr="001A027B">
        <w:rPr>
          <w:rFonts w:ascii="Book Antiqua" w:eastAsia="Book Antiqua" w:hAnsi="Book Antiqua" w:cs="Book Antiqua"/>
          <w:color w:val="000000"/>
        </w:rPr>
        <w:t xml:space="preserve">, Stella S, Zhang Y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uo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T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ulek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K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Peng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-Lundgren L, Montoya G, She Q. A Type III-B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m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effector complex catalyzes the synthesis of cyclic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oligoadenylat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econd messengers by cooperative substrate binding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Nucleic Acids Res</w:t>
      </w:r>
      <w:r w:rsidRPr="001A027B">
        <w:rPr>
          <w:rFonts w:ascii="Book Antiqua" w:eastAsia="Book Antiqua" w:hAnsi="Book Antiqua" w:cs="Book Antiqua"/>
          <w:color w:val="000000"/>
        </w:rPr>
        <w:t xml:space="preserve"> 2018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46</w:t>
      </w:r>
      <w:r w:rsidRPr="001A027B">
        <w:rPr>
          <w:rFonts w:ascii="Book Antiqua" w:eastAsia="Book Antiqua" w:hAnsi="Book Antiqua" w:cs="Book Antiqua"/>
          <w:color w:val="000000"/>
        </w:rPr>
        <w:t>: 10319-10330 [PMID: 30239876 DOI: 10.1093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na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>/gky844]</w:t>
      </w:r>
    </w:p>
    <w:p w14:paraId="6A418174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lastRenderedPageBreak/>
        <w:t xml:space="preserve">14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Huang F</w:t>
      </w:r>
      <w:r w:rsidRPr="001A027B">
        <w:rPr>
          <w:rFonts w:ascii="Book Antiqua" w:eastAsia="Book Antiqua" w:hAnsi="Book Antiqua" w:cs="Book Antiqua"/>
          <w:color w:val="000000"/>
        </w:rPr>
        <w:t xml:space="preserve">, Zhu B. The Cyclic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Oligoadenylat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ignaling Pathway of Type III CRISPR-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ystem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Front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Microbi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20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1A027B">
        <w:rPr>
          <w:rFonts w:ascii="Book Antiqua" w:eastAsia="Book Antiqua" w:hAnsi="Book Antiqua" w:cs="Book Antiqua"/>
          <w:color w:val="000000"/>
        </w:rPr>
        <w:t>: 602789 [PMID: 33552016 DOI: 10.3389/fmicb.2020.602789]</w:t>
      </w:r>
    </w:p>
    <w:p w14:paraId="6E1022DE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15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Rouillon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C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Athukoralag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S, Graham 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rüschow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, White MF. Control of cyclic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oligoadenylat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ynthesis in a type III CRISPR system.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Elif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8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1A027B">
        <w:rPr>
          <w:rFonts w:ascii="Book Antiqua" w:eastAsia="Book Antiqua" w:hAnsi="Book Antiqua" w:cs="Book Antiqua"/>
          <w:color w:val="000000"/>
        </w:rPr>
        <w:t xml:space="preserve"> [PMID: 29963983 DOI: 10.7554/eLife.36734]</w:t>
      </w:r>
    </w:p>
    <w:p w14:paraId="7C1695C8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16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Pinilla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>-Redondo R</w:t>
      </w:r>
      <w:r w:rsidRPr="001A027B">
        <w:rPr>
          <w:rFonts w:ascii="Book Antiqua" w:eastAsia="Book Antiqua" w:hAnsi="Book Antiqua" w:cs="Book Antiqua"/>
          <w:color w:val="000000"/>
        </w:rPr>
        <w:t xml:space="preserve">, Mayo-Muñoz D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usse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, Garrett R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andau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L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ørense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J, Shah SA. Type IV CRISPR-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ystems are highly diverse and involved in competition between plasmid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Nucleic Acids Res</w:t>
      </w:r>
      <w:r w:rsidRPr="001A027B">
        <w:rPr>
          <w:rFonts w:ascii="Book Antiqua" w:eastAsia="Book Antiqua" w:hAnsi="Book Antiqua" w:cs="Book Antiqua"/>
          <w:color w:val="000000"/>
        </w:rPr>
        <w:t xml:space="preserve"> 2020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48</w:t>
      </w:r>
      <w:r w:rsidRPr="001A027B">
        <w:rPr>
          <w:rFonts w:ascii="Book Antiqua" w:eastAsia="Book Antiqua" w:hAnsi="Book Antiqua" w:cs="Book Antiqua"/>
          <w:color w:val="000000"/>
        </w:rPr>
        <w:t>: 2000-2012 [PMID: 31879772 DOI: 10.1093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na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>/gkz1197]</w:t>
      </w:r>
    </w:p>
    <w:p w14:paraId="097D1285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17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Smits JPH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eester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LD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ast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BGW, Zhou H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Zeeuwe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PLJM, van den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ogaard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EH. CRISPR-Cas9</w:t>
      </w:r>
      <w:r w:rsidRPr="001A027B">
        <w:rPr>
          <w:rFonts w:eastAsia="Book Antiqua"/>
          <w:color w:val="000000"/>
        </w:rPr>
        <w:t>‒</w:t>
      </w:r>
      <w:r w:rsidRPr="001A027B">
        <w:rPr>
          <w:rFonts w:ascii="Book Antiqua" w:eastAsia="Book Antiqua" w:hAnsi="Book Antiqua" w:cs="Book Antiqua"/>
          <w:color w:val="000000"/>
        </w:rPr>
        <w:t xml:space="preserve">Based Genomic Engineering in Keratinocytes: From Technology to Application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JID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Innov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22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2</w:t>
      </w:r>
      <w:r w:rsidRPr="001A027B">
        <w:rPr>
          <w:rFonts w:ascii="Book Antiqua" w:eastAsia="Book Antiqua" w:hAnsi="Book Antiqua" w:cs="Book Antiqua"/>
          <w:color w:val="000000"/>
        </w:rPr>
        <w:t>: 100082 [PMID: 35146483 DOI: 10.1016/j.xjidi.2021.100082]</w:t>
      </w:r>
    </w:p>
    <w:p w14:paraId="1E3C2B58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18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Dort EN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Tanguay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P, Hamelin RC. CRISPR/Cas9 Gene Editing: An Unexplored Frontier for Forest Pathology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Front Plant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Sc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20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1A027B">
        <w:rPr>
          <w:rFonts w:ascii="Book Antiqua" w:eastAsia="Book Antiqua" w:hAnsi="Book Antiqua" w:cs="Book Antiqua"/>
          <w:color w:val="000000"/>
        </w:rPr>
        <w:t>: 1126 [PMID: 32793272 DOI: 10.3389/fpls.2020.01126]</w:t>
      </w:r>
    </w:p>
    <w:p w14:paraId="05579D33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19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Burmistrz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M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Pyrć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K. CRISPR-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ystems in Prokaryote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Pol J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Microbi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5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64</w:t>
      </w:r>
      <w:r w:rsidRPr="001A027B">
        <w:rPr>
          <w:rFonts w:ascii="Book Antiqua" w:eastAsia="Book Antiqua" w:hAnsi="Book Antiqua" w:cs="Book Antiqua"/>
          <w:color w:val="000000"/>
        </w:rPr>
        <w:t>: 193-202 [PMID: 26638527 DOI: 10.5604/01.3001.0009.2114]</w:t>
      </w:r>
    </w:p>
    <w:p w14:paraId="0D3652EC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20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Sapranauskas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R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asiuna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G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Fremaux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C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arrangou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R, Horvath P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iksny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V. The Streptococcus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thermophilu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CRISPR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ystem provides immunity in Escherichia coli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Nucleic Acids Res</w:t>
      </w:r>
      <w:r w:rsidRPr="001A027B">
        <w:rPr>
          <w:rFonts w:ascii="Book Antiqua" w:eastAsia="Book Antiqua" w:hAnsi="Book Antiqua" w:cs="Book Antiqua"/>
          <w:color w:val="000000"/>
        </w:rPr>
        <w:t xml:space="preserve"> 2011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9</w:t>
      </w:r>
      <w:r w:rsidRPr="001A027B">
        <w:rPr>
          <w:rFonts w:ascii="Book Antiqua" w:eastAsia="Book Antiqua" w:hAnsi="Book Antiqua" w:cs="Book Antiqua"/>
          <w:color w:val="000000"/>
        </w:rPr>
        <w:t>: 9275-9282 [PMID: 21813460 DOI: 10.1093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na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>/gkr606]</w:t>
      </w:r>
    </w:p>
    <w:p w14:paraId="7817CD58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21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Zetsche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B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ootenberg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Abudayyeh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OO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laymak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I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akarov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K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Essletzbichl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P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Volz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E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Joung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, van der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Oost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egev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Kooni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EV, Zhang F. Cpf1 is a single RNA-guided endonuclease of a class 2 CRISPR-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ystem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Cell</w:t>
      </w:r>
      <w:r w:rsidRPr="001A027B">
        <w:rPr>
          <w:rFonts w:ascii="Book Antiqua" w:eastAsia="Book Antiqua" w:hAnsi="Book Antiqua" w:cs="Book Antiqua"/>
          <w:color w:val="000000"/>
        </w:rPr>
        <w:t xml:space="preserve"> 2015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63</w:t>
      </w:r>
      <w:r w:rsidRPr="001A027B">
        <w:rPr>
          <w:rFonts w:ascii="Book Antiqua" w:eastAsia="Book Antiqua" w:hAnsi="Book Antiqua" w:cs="Book Antiqua"/>
          <w:color w:val="000000"/>
        </w:rPr>
        <w:t>: 759-771 [PMID: 26422227 DOI: 10.1016/j.cell.2015.09.038]</w:t>
      </w:r>
    </w:p>
    <w:p w14:paraId="442DB037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22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Dronina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J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amukaite-Bubnien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U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amanaviciu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. Towards application of CRISPR-Cas12a in the design of modern viral DNA detection tools (Review)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J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Nanobiotechnology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22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20</w:t>
      </w:r>
      <w:r w:rsidRPr="001A027B">
        <w:rPr>
          <w:rFonts w:ascii="Book Antiqua" w:eastAsia="Book Antiqua" w:hAnsi="Book Antiqua" w:cs="Book Antiqua"/>
          <w:color w:val="000000"/>
        </w:rPr>
        <w:t>: 41 [PMID: 35062978 DOI: 10.1186/s12951-022-01246-7]</w:t>
      </w:r>
    </w:p>
    <w:p w14:paraId="27CE0294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lastRenderedPageBreak/>
        <w:t xml:space="preserve">23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Aquino-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Jarquin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G</w:t>
      </w:r>
      <w:r w:rsidRPr="001A027B">
        <w:rPr>
          <w:rFonts w:ascii="Book Antiqua" w:eastAsia="Book Antiqua" w:hAnsi="Book Antiqua" w:cs="Book Antiqua"/>
          <w:color w:val="000000"/>
        </w:rPr>
        <w:t xml:space="preserve">. CRISPR-Cas14 is now part of the artillery for gene editing and molecular diagnostic.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Nanomedicin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8</w:t>
      </w:r>
      <w:r w:rsidRPr="001A027B">
        <w:rPr>
          <w:rFonts w:ascii="Book Antiqua" w:eastAsia="Book Antiqua" w:hAnsi="Book Antiqua" w:cs="Book Antiqua"/>
          <w:color w:val="000000"/>
        </w:rPr>
        <w:t>: 428-431 [PMID: 30935995 DOI: 10.1016/j.nano.2019.03.006]</w:t>
      </w:r>
    </w:p>
    <w:p w14:paraId="25459E04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24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Zhang D</w:t>
      </w:r>
      <w:r w:rsidRPr="001A027B">
        <w:rPr>
          <w:rFonts w:ascii="Book Antiqua" w:eastAsia="Book Antiqua" w:hAnsi="Book Antiqua" w:cs="Book Antiqua"/>
          <w:color w:val="000000"/>
        </w:rPr>
        <w:t xml:space="preserve">, Li Z, Yan B, Li JF. A novel RNA-guided RNA-targeting CRISPR tool.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Sci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China Life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Sc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6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59</w:t>
      </w:r>
      <w:r w:rsidRPr="001A027B">
        <w:rPr>
          <w:rFonts w:ascii="Book Antiqua" w:eastAsia="Book Antiqua" w:hAnsi="Book Antiqua" w:cs="Book Antiqua"/>
          <w:color w:val="000000"/>
        </w:rPr>
        <w:t>: 854-856 [PMID: 27436421 DOI: 10.1007/s11427-016-0192-5]</w:t>
      </w:r>
    </w:p>
    <w:p w14:paraId="7ACBC668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25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Aquino-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Jarquin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G</w:t>
      </w:r>
      <w:r w:rsidRPr="001A027B">
        <w:rPr>
          <w:rFonts w:ascii="Book Antiqua" w:eastAsia="Book Antiqua" w:hAnsi="Book Antiqua" w:cs="Book Antiqua"/>
          <w:color w:val="000000"/>
        </w:rPr>
        <w:t xml:space="preserve">. Recent progress on rapid SARS-CoV-2/COVID-19 detection by CRISPR-Cas13-based platform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Drug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Discov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Today</w:t>
      </w:r>
      <w:r w:rsidRPr="001A027B">
        <w:rPr>
          <w:rFonts w:ascii="Book Antiqua" w:eastAsia="Book Antiqua" w:hAnsi="Book Antiqua" w:cs="Book Antiqua"/>
          <w:color w:val="000000"/>
        </w:rPr>
        <w:t xml:space="preserve"> 2021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26</w:t>
      </w:r>
      <w:r w:rsidRPr="001A027B">
        <w:rPr>
          <w:rFonts w:ascii="Book Antiqua" w:eastAsia="Book Antiqua" w:hAnsi="Book Antiqua" w:cs="Book Antiqua"/>
          <w:color w:val="000000"/>
        </w:rPr>
        <w:t>: 2025-2035 [PMID: 34147688 DOI: 10.1016/j.drudis.2021.06.005]</w:t>
      </w:r>
    </w:p>
    <w:p w14:paraId="76878481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26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Caliendo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AM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Hodink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RL. A CRISPR Way to Diagnose Infectious Disease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N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Engl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J Med</w:t>
      </w:r>
      <w:r w:rsidRPr="001A027B">
        <w:rPr>
          <w:rFonts w:ascii="Book Antiqua" w:eastAsia="Book Antiqua" w:hAnsi="Book Antiqua" w:cs="Book Antiqua"/>
          <w:color w:val="000000"/>
        </w:rPr>
        <w:t xml:space="preserve"> 2017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77</w:t>
      </w:r>
      <w:r w:rsidRPr="001A027B">
        <w:rPr>
          <w:rFonts w:ascii="Book Antiqua" w:eastAsia="Book Antiqua" w:hAnsi="Book Antiqua" w:cs="Book Antiqua"/>
          <w:color w:val="000000"/>
        </w:rPr>
        <w:t>: 1685-1687 [PMID: 29069564 DOI: 10.1056/NEJMcibr1704902]</w:t>
      </w:r>
    </w:p>
    <w:p w14:paraId="47F34B50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27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Abudayyeh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OO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ootenberg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Essletzbichl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P, Han 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Joung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elanto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Verdin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V, Cox DBT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Kelln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egev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, Lander E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Voyta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DF, Ting AY, Zhang F. RNA targeting with CRISPR-Cas13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Nature</w:t>
      </w:r>
      <w:r w:rsidRPr="001A027B">
        <w:rPr>
          <w:rFonts w:ascii="Book Antiqua" w:eastAsia="Book Antiqua" w:hAnsi="Book Antiqua" w:cs="Book Antiqua"/>
          <w:color w:val="000000"/>
        </w:rPr>
        <w:t xml:space="preserve"> 2017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550</w:t>
      </w:r>
      <w:r w:rsidRPr="001A027B">
        <w:rPr>
          <w:rFonts w:ascii="Book Antiqua" w:eastAsia="Book Antiqua" w:hAnsi="Book Antiqua" w:cs="Book Antiqua"/>
          <w:color w:val="000000"/>
        </w:rPr>
        <w:t>: 280-284 [PMID: 28976959 DOI: 10.1038/nature24049]</w:t>
      </w:r>
    </w:p>
    <w:p w14:paraId="5B9D1F0B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28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Li SY</w:t>
      </w:r>
      <w:r w:rsidRPr="001A027B">
        <w:rPr>
          <w:rFonts w:ascii="Book Antiqua" w:eastAsia="Book Antiqua" w:hAnsi="Book Antiqua" w:cs="Book Antiqua"/>
          <w:color w:val="000000"/>
        </w:rPr>
        <w:t xml:space="preserve">, Cheng QX, Liu JK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Ni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XQ, Zhao GP, Wang J. CRISPR-Cas12a has both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i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- and trans-cleavage activities on single-stranded DNA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Cell Res</w:t>
      </w:r>
      <w:r w:rsidRPr="001A027B">
        <w:rPr>
          <w:rFonts w:ascii="Book Antiqua" w:eastAsia="Book Antiqua" w:hAnsi="Book Antiqua" w:cs="Book Antiqua"/>
          <w:color w:val="000000"/>
        </w:rPr>
        <w:t xml:space="preserve"> 2018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28</w:t>
      </w:r>
      <w:r w:rsidRPr="001A027B">
        <w:rPr>
          <w:rFonts w:ascii="Book Antiqua" w:eastAsia="Book Antiqua" w:hAnsi="Book Antiqua" w:cs="Book Antiqua"/>
          <w:color w:val="000000"/>
        </w:rPr>
        <w:t>: 491-493 [PMID: 29531313 DOI: 10.1038/s41422-018-0022-x]</w:t>
      </w:r>
    </w:p>
    <w:p w14:paraId="35BCC0D0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29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Priya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Swetha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PD</w:t>
      </w:r>
      <w:r w:rsidRPr="001A027B">
        <w:rPr>
          <w:rFonts w:ascii="Book Antiqua" w:eastAsia="Book Antiqua" w:hAnsi="Book Antiqua" w:cs="Book Antiqua"/>
          <w:color w:val="000000"/>
        </w:rPr>
        <w:t xml:space="preserve">, Sonia 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apn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K, Prasad KS. Towards CRISPR powered electrochemical sensing for smart diagnostics.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Curr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Opin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Electrochem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21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0</w:t>
      </w:r>
      <w:r w:rsidRPr="001A027B">
        <w:rPr>
          <w:rFonts w:ascii="Book Antiqua" w:eastAsia="Book Antiqua" w:hAnsi="Book Antiqua" w:cs="Book Antiqua"/>
          <w:color w:val="000000"/>
        </w:rPr>
        <w:t>: 100829 [PMID: 34909513 DOI: 10.1016/j.coelec.2021.100829]</w:t>
      </w:r>
    </w:p>
    <w:p w14:paraId="253DC0E8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30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Chen JS</w:t>
      </w:r>
      <w:r w:rsidRPr="001A027B">
        <w:rPr>
          <w:rFonts w:ascii="Book Antiqua" w:eastAsia="Book Antiqua" w:hAnsi="Book Antiqua" w:cs="Book Antiqua"/>
          <w:color w:val="000000"/>
        </w:rPr>
        <w:t xml:space="preserve">, Ma E, Harrington LB, Da Costa 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Tia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X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Palefsky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oudn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A. CRISPR-Cas12a target binding unleashes indiscriminate single-stranded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Nas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ctivity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Science</w:t>
      </w:r>
      <w:r w:rsidRPr="001A027B">
        <w:rPr>
          <w:rFonts w:ascii="Book Antiqua" w:eastAsia="Book Antiqua" w:hAnsi="Book Antiqua" w:cs="Book Antiqua"/>
          <w:color w:val="000000"/>
        </w:rPr>
        <w:t xml:space="preserve"> 2018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60</w:t>
      </w:r>
      <w:r w:rsidRPr="001A027B">
        <w:rPr>
          <w:rFonts w:ascii="Book Antiqua" w:eastAsia="Book Antiqua" w:hAnsi="Book Antiqua" w:cs="Book Antiqua"/>
          <w:color w:val="000000"/>
        </w:rPr>
        <w:t>: 436-439 [PMID: 29449511 DOI: 10.1126/science.aar6245]</w:t>
      </w:r>
    </w:p>
    <w:p w14:paraId="4D1E59D9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31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Joung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J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Ladh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, Saito 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ege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runeau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R, Huang MW, Kim NG, Yu X, Li J, Walker BD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rening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L, Jerome KR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ootenberg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Abudayyeh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OO, Zhang F. Point-of-care testing for COVID-19 using SHERLOCK diagnostics.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medRxiv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20 [PMID: 32511521 DOI: 10.1101/2020.05.04.20091231]</w:t>
      </w:r>
    </w:p>
    <w:p w14:paraId="2069C44F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lastRenderedPageBreak/>
        <w:t xml:space="preserve">32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Xu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X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Luo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T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ao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, Lin N, Li W, Xia X, Wang J. CRISPR-Assisted DNA Detection: A Novel dCas9-Based DNA Detection Technique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CRISPR J</w:t>
      </w:r>
      <w:r w:rsidRPr="001A027B">
        <w:rPr>
          <w:rFonts w:ascii="Book Antiqua" w:eastAsia="Book Antiqua" w:hAnsi="Book Antiqua" w:cs="Book Antiqua"/>
          <w:color w:val="000000"/>
        </w:rPr>
        <w:t xml:space="preserve"> 2020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</w:t>
      </w:r>
      <w:r w:rsidRPr="001A027B">
        <w:rPr>
          <w:rFonts w:ascii="Book Antiqua" w:eastAsia="Book Antiqua" w:hAnsi="Book Antiqua" w:cs="Book Antiqua"/>
          <w:color w:val="000000"/>
        </w:rPr>
        <w:t>: 487-502 [PMID: 33346711 DOI: 10.1089/crispr.2020.0041]</w:t>
      </w:r>
    </w:p>
    <w:p w14:paraId="149CC273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33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Freije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CA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yhrvold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C, Boehm CK, Lin AE, Welch NL, Carter 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etsky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HC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Luo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CY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Abudayyeh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OO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ootenberg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Yozwiak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NL, Zhang F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abet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PC. Programmable Inhibition and Detection of RNA Viruses Using Cas13.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Mol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Cell</w:t>
      </w:r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76</w:t>
      </w:r>
      <w:r w:rsidRPr="001A027B">
        <w:rPr>
          <w:rFonts w:ascii="Book Antiqua" w:eastAsia="Book Antiqua" w:hAnsi="Book Antiqua" w:cs="Book Antiqua"/>
          <w:color w:val="000000"/>
        </w:rPr>
        <w:t>: 826-837.e11 [PMID: 31607545 DOI: 10.1016/j.molcel.2019.09.013]</w:t>
      </w:r>
    </w:p>
    <w:p w14:paraId="5CDC6EA6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34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Fozouni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P</w:t>
      </w:r>
      <w:r w:rsidRPr="001A027B">
        <w:rPr>
          <w:rFonts w:ascii="Book Antiqua" w:eastAsia="Book Antiqua" w:hAnsi="Book Antiqua" w:cs="Book Antiqua"/>
          <w:color w:val="000000"/>
        </w:rPr>
        <w:t xml:space="preserve">, Son 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íaz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de León Derby M, Knott GJ, Gray CN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'Ambrosio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V, Zhao C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witz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NA, Kumar GR, Stephens SI, Boehm D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Tsou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CL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hu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huiy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, Armstrong M, Harris AR, Chen PY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Osterloh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M, Meyer-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Frank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Joehnk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B, Walcott K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i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Langeli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C, Pollard KS, Crawford ED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Puschnik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S, Phelps 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Kistl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eRis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L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oudn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A, Fletcher D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Ott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. Amplification-free detection of SARS-CoV-2 with CRISPR-Cas13a and mobile phone microscopy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Cell</w:t>
      </w:r>
      <w:r w:rsidRPr="001A027B">
        <w:rPr>
          <w:rFonts w:ascii="Book Antiqua" w:eastAsia="Book Antiqua" w:hAnsi="Book Antiqua" w:cs="Book Antiqua"/>
          <w:color w:val="000000"/>
        </w:rPr>
        <w:t xml:space="preserve"> 2021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84</w:t>
      </w:r>
      <w:r w:rsidRPr="001A027B">
        <w:rPr>
          <w:rFonts w:ascii="Book Antiqua" w:eastAsia="Book Antiqua" w:hAnsi="Book Antiqua" w:cs="Book Antiqua"/>
          <w:color w:val="000000"/>
        </w:rPr>
        <w:t>: 323-333.e9 [PMID: 33306959 DOI: 10.1016/j.cell.2020.12.001]</w:t>
      </w:r>
    </w:p>
    <w:p w14:paraId="0F8DAAFA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35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Liu TY</w:t>
      </w:r>
      <w:r w:rsidRPr="001A027B">
        <w:rPr>
          <w:rFonts w:ascii="Book Antiqua" w:eastAsia="Book Antiqua" w:hAnsi="Book Antiqua" w:cs="Book Antiqua"/>
          <w:color w:val="000000"/>
        </w:rPr>
        <w:t xml:space="preserve">, Knott GJ, Smock DC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esmarai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J, Son 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huiy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Jakhanwa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Prywe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N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Agrawa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íaz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de León Derby 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witz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NA, Armstrong M, Harris AR, Charles EJ, Thornton BW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Fozoun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P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hu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, Stephens SI, Kumar GR, Zhao C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ok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Iavaron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T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Escajed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M, McIntosh R, Kim S, Dugan EJ; IGI Testing Consortium, Pollard KS, Tan MX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Ott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, Fletcher D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Lareau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LF, Hsu PD, Savage DF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oudn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A. Accelerated RNA detection using tandem CRISPR nuclease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Nat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Chem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Bi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21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7</w:t>
      </w:r>
      <w:r w:rsidRPr="001A027B">
        <w:rPr>
          <w:rFonts w:ascii="Book Antiqua" w:eastAsia="Book Antiqua" w:hAnsi="Book Antiqua" w:cs="Book Antiqua"/>
          <w:color w:val="000000"/>
        </w:rPr>
        <w:t>: 982-988 [PMID: 34354262 DOI: 10.1038/s41589-021-00842-2]</w:t>
      </w:r>
    </w:p>
    <w:p w14:paraId="48E4F609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36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Chow RD</w:t>
      </w:r>
      <w:r w:rsidRPr="001A027B">
        <w:rPr>
          <w:rFonts w:ascii="Book Antiqua" w:eastAsia="Book Antiqua" w:hAnsi="Book Antiqua" w:cs="Book Antiqua"/>
          <w:color w:val="000000"/>
        </w:rPr>
        <w:t xml:space="preserve">, Chen S. Cancer CRISPR Screens In Vivo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Trends Cancer</w:t>
      </w:r>
      <w:r w:rsidRPr="001A027B">
        <w:rPr>
          <w:rFonts w:ascii="Book Antiqua" w:eastAsia="Book Antiqua" w:hAnsi="Book Antiqua" w:cs="Book Antiqua"/>
          <w:color w:val="000000"/>
        </w:rPr>
        <w:t xml:space="preserve"> 2018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4</w:t>
      </w:r>
      <w:r w:rsidRPr="001A027B">
        <w:rPr>
          <w:rFonts w:ascii="Book Antiqua" w:eastAsia="Book Antiqua" w:hAnsi="Book Antiqua" w:cs="Book Antiqua"/>
          <w:color w:val="000000"/>
        </w:rPr>
        <w:t>: 349-358 [PMID: 29709259 DOI: 10.1016/j.trecan.2018.03.002]</w:t>
      </w:r>
    </w:p>
    <w:p w14:paraId="12BFA079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37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Song CQ</w:t>
      </w:r>
      <w:r w:rsidRPr="001A027B">
        <w:rPr>
          <w:rFonts w:ascii="Book Antiqua" w:eastAsia="Book Antiqua" w:hAnsi="Book Antiqua" w:cs="Book Antiqua"/>
          <w:color w:val="000000"/>
        </w:rPr>
        <w:t xml:space="preserve">, Li Y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ou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H, Moore J, Park 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Pomye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Y, Hough S, Kennedy Z, Fischer A, Yin H, Anderson DG, Conte D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J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Zend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L, Wang XW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Thorgeirsso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Weng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Z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Xu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W. Genome-Wide CRISPR Screen Identifies Regulators of Mitogen-Activated Protein Kinase as Suppressors of Liver Tumors in Mice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Gastroenterology</w:t>
      </w:r>
      <w:r w:rsidRPr="001A027B">
        <w:rPr>
          <w:rFonts w:ascii="Book Antiqua" w:eastAsia="Book Antiqua" w:hAnsi="Book Antiqua" w:cs="Book Antiqua"/>
          <w:color w:val="000000"/>
        </w:rPr>
        <w:t xml:space="preserve"> 2017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52</w:t>
      </w:r>
      <w:r w:rsidRPr="001A027B">
        <w:rPr>
          <w:rFonts w:ascii="Book Antiqua" w:eastAsia="Book Antiqua" w:hAnsi="Book Antiqua" w:cs="Book Antiqua"/>
          <w:color w:val="000000"/>
        </w:rPr>
        <w:t>: 1161-1173.e1 [PMID: 27956228 DOI: 10.1053/j.gastro.2016.12.002]</w:t>
      </w:r>
    </w:p>
    <w:p w14:paraId="5C7BF655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lastRenderedPageBreak/>
        <w:t xml:space="preserve">38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Shan Y</w:t>
      </w:r>
      <w:r w:rsidRPr="001A027B">
        <w:rPr>
          <w:rFonts w:ascii="Book Antiqua" w:eastAsia="Book Antiqua" w:hAnsi="Book Antiqua" w:cs="Book Antiqua"/>
          <w:color w:val="000000"/>
        </w:rPr>
        <w:t xml:space="preserve">, Zhou X, Huang R, Xing D. High-Fidelity and Rapid Quantification of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iRN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Combining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rRN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Programmability and CRISPR/Cas13a trans-Cleavage Activity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Anal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Chem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91</w:t>
      </w:r>
      <w:r w:rsidRPr="001A027B">
        <w:rPr>
          <w:rFonts w:ascii="Book Antiqua" w:eastAsia="Book Antiqua" w:hAnsi="Book Antiqua" w:cs="Book Antiqua"/>
          <w:color w:val="000000"/>
        </w:rPr>
        <w:t>: 5278-5285 [PMID: 30873832 DOI: 10.1021/acs.analchem.9b00073]</w:t>
      </w:r>
    </w:p>
    <w:p w14:paraId="1AA5F372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39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Durán-Vinet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B</w:t>
      </w:r>
      <w:r w:rsidRPr="001A027B">
        <w:rPr>
          <w:rFonts w:ascii="Book Antiqua" w:eastAsia="Book Antiqua" w:hAnsi="Book Antiqua" w:cs="Book Antiqua"/>
          <w:color w:val="000000"/>
        </w:rPr>
        <w:t xml:space="preserve">, Araya-Castro K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lderó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Vergar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L, Weber H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etamale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, Araya-Castro P, Leal-Rojas P. CRISPR/Cas13-Based Platforms for a Potential Next-Generation Diagnosis of Colorectal Cancer through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Exosome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icro-RNA Detection: A Review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Cancers (Basel)</w:t>
      </w:r>
      <w:r w:rsidRPr="001A027B">
        <w:rPr>
          <w:rFonts w:ascii="Book Antiqua" w:eastAsia="Book Antiqua" w:hAnsi="Book Antiqua" w:cs="Book Antiqua"/>
          <w:color w:val="000000"/>
        </w:rPr>
        <w:t xml:space="preserve"> 2021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3</w:t>
      </w:r>
      <w:r w:rsidRPr="001A027B">
        <w:rPr>
          <w:rFonts w:ascii="Book Antiqua" w:eastAsia="Book Antiqua" w:hAnsi="Book Antiqua" w:cs="Book Antiqua"/>
          <w:color w:val="000000"/>
        </w:rPr>
        <w:t xml:space="preserve"> [PMID: 34572866 DOI: 10.3390/cancers13184640]</w:t>
      </w:r>
    </w:p>
    <w:p w14:paraId="6B792AB6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40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Qiu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XY</w:t>
      </w:r>
      <w:r w:rsidRPr="001A027B">
        <w:rPr>
          <w:rFonts w:ascii="Book Antiqua" w:eastAsia="Book Antiqua" w:hAnsi="Book Antiqua" w:cs="Book Antiqua"/>
          <w:color w:val="000000"/>
        </w:rPr>
        <w:t xml:space="preserve">, Zhu LY, Zhu CS, Ma JX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Hou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T, Wu X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Xi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S, Min L, Tan DA, Zhang DY, Zhu L. Highly Effective and Low-Cost MicroRNA Detection with CRISPR-Cas9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ACS Synth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Bi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8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1A027B">
        <w:rPr>
          <w:rFonts w:ascii="Book Antiqua" w:eastAsia="Book Antiqua" w:hAnsi="Book Antiqua" w:cs="Book Antiqua"/>
          <w:color w:val="000000"/>
        </w:rPr>
        <w:t>: 807-813 [PMID: 29486117 DOI: 10.1021/acssynbio.7b00446]</w:t>
      </w:r>
    </w:p>
    <w:p w14:paraId="22688134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41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Cook PJ</w:t>
      </w:r>
      <w:r w:rsidRPr="001A027B">
        <w:rPr>
          <w:rFonts w:ascii="Book Antiqua" w:eastAsia="Book Antiqua" w:hAnsi="Book Antiqua" w:cs="Book Antiqua"/>
          <w:color w:val="000000"/>
        </w:rPr>
        <w:t xml:space="preserve">, Ventura A. Cancer diagnosis and immunotherapy in the age of CRISPR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Genes Chromosomes Cancer</w:t>
      </w:r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58</w:t>
      </w:r>
      <w:r w:rsidRPr="001A027B">
        <w:rPr>
          <w:rFonts w:ascii="Book Antiqua" w:eastAsia="Book Antiqua" w:hAnsi="Book Antiqua" w:cs="Book Antiqua"/>
          <w:color w:val="000000"/>
        </w:rPr>
        <w:t>: 233-243 [PMID: 30382614 DOI: 10.1002/gcc.22702]</w:t>
      </w:r>
    </w:p>
    <w:p w14:paraId="1E316FC0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42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Lee SH</w:t>
      </w:r>
      <w:r w:rsidRPr="001A027B">
        <w:rPr>
          <w:rFonts w:ascii="Book Antiqua" w:eastAsia="Book Antiqua" w:hAnsi="Book Antiqua" w:cs="Book Antiqua"/>
          <w:color w:val="000000"/>
        </w:rPr>
        <w:t xml:space="preserve">, Yu J, Hwang GH, Kim S, Kim HS, Ye S, Kim K, Park J, Park DY, Cho YK, Kim J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a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. CUT-PCR: CRISPR-mediated, ultrasensitive detection of target DNA using PCR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Oncogene</w:t>
      </w:r>
      <w:r w:rsidRPr="001A027B">
        <w:rPr>
          <w:rFonts w:ascii="Book Antiqua" w:eastAsia="Book Antiqua" w:hAnsi="Book Antiqua" w:cs="Book Antiqua"/>
          <w:color w:val="000000"/>
        </w:rPr>
        <w:t xml:space="preserve"> 2017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6</w:t>
      </w:r>
      <w:r w:rsidRPr="001A027B">
        <w:rPr>
          <w:rFonts w:ascii="Book Antiqua" w:eastAsia="Book Antiqua" w:hAnsi="Book Antiqua" w:cs="Book Antiqua"/>
          <w:color w:val="000000"/>
        </w:rPr>
        <w:t>: 6823-6829 [PMID: 28846115 DOI: 10.1038/onc.2017.281]</w:t>
      </w:r>
    </w:p>
    <w:p w14:paraId="6998D3A4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43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Granados-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Riveron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JT</w:t>
      </w:r>
      <w:r w:rsidRPr="001A027B">
        <w:rPr>
          <w:rFonts w:ascii="Book Antiqua" w:eastAsia="Book Antiqua" w:hAnsi="Book Antiqua" w:cs="Book Antiqua"/>
          <w:color w:val="000000"/>
        </w:rPr>
        <w:t>, Aquino-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Jarqui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G. CRISPR-Cas13 Precision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Transcriptom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Engineering in Cancer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Cancer Res</w:t>
      </w:r>
      <w:r w:rsidRPr="001A027B">
        <w:rPr>
          <w:rFonts w:ascii="Book Antiqua" w:eastAsia="Book Antiqua" w:hAnsi="Book Antiqua" w:cs="Book Antiqua"/>
          <w:color w:val="000000"/>
        </w:rPr>
        <w:t xml:space="preserve"> 2018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78</w:t>
      </w:r>
      <w:r w:rsidRPr="001A027B">
        <w:rPr>
          <w:rFonts w:ascii="Book Antiqua" w:eastAsia="Book Antiqua" w:hAnsi="Book Antiqua" w:cs="Book Antiqua"/>
          <w:color w:val="000000"/>
        </w:rPr>
        <w:t>: 4107-4113 [PMID: 30021724 DOI: 10.1158/0008-5472.CAN-18-0785]</w:t>
      </w:r>
    </w:p>
    <w:p w14:paraId="26FC31F1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44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Bak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RO</w:t>
      </w:r>
      <w:r w:rsidRPr="001A027B">
        <w:rPr>
          <w:rFonts w:ascii="Book Antiqua" w:eastAsia="Book Antiqua" w:hAnsi="Book Antiqua" w:cs="Book Antiqua"/>
          <w:color w:val="000000"/>
        </w:rPr>
        <w:t>, Gomez-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Ospin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N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Porteu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H. Gene Editing on Center Stage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Trends Genet</w:t>
      </w:r>
      <w:r w:rsidRPr="001A027B">
        <w:rPr>
          <w:rFonts w:ascii="Book Antiqua" w:eastAsia="Book Antiqua" w:hAnsi="Book Antiqua" w:cs="Book Antiqua"/>
          <w:color w:val="000000"/>
        </w:rPr>
        <w:t xml:space="preserve"> 2018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4</w:t>
      </w:r>
      <w:r w:rsidRPr="001A027B">
        <w:rPr>
          <w:rFonts w:ascii="Book Antiqua" w:eastAsia="Book Antiqua" w:hAnsi="Book Antiqua" w:cs="Book Antiqua"/>
          <w:color w:val="000000"/>
        </w:rPr>
        <w:t>: 600-611 [PMID: 29908711 DOI: 10.1016/j.tig.2018.05.004]</w:t>
      </w:r>
    </w:p>
    <w:p w14:paraId="3414AB97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45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Wu Y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Zeng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, Roscoe BP, Liu P, Yao Q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Lazzarotto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CR, Clement K, Cole M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Luk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K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aricord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C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he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H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e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C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Esrick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EB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ani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P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orfma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DM, Williams D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iff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rugnar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C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iasco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L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rende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C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Pinello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L, Tsai SQ, Wolfe SA, Bauer DE. Highly efficient therapeutic gene editing of human hematopoietic stem cell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Nat Med</w:t>
      </w:r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25</w:t>
      </w:r>
      <w:r w:rsidRPr="001A027B">
        <w:rPr>
          <w:rFonts w:ascii="Book Antiqua" w:eastAsia="Book Antiqua" w:hAnsi="Book Antiqua" w:cs="Book Antiqua"/>
          <w:color w:val="000000"/>
        </w:rPr>
        <w:t>: 776-783 [PMID: 30911135 DOI: 10.1038/s41591-019-0401-y]</w:t>
      </w:r>
    </w:p>
    <w:p w14:paraId="18078CCF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46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Qasim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W</w:t>
      </w:r>
      <w:r w:rsidRPr="001A027B">
        <w:rPr>
          <w:rFonts w:ascii="Book Antiqua" w:eastAsia="Book Antiqua" w:hAnsi="Book Antiqua" w:cs="Book Antiqua"/>
          <w:color w:val="000000"/>
        </w:rPr>
        <w:t xml:space="preserve">, Zhan H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amarasingh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, Adams 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Amroli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P, Stafford S, Butler K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ivat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C, Wright G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oman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K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horashia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, Pinner D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Ahsa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G, Gilmour K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Lucchin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G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Inglott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ifsud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W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hies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R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Pegg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KS, Chan L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Farzeneh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F, Thrasher A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Vor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, Pule </w:t>
      </w:r>
      <w:r w:rsidRPr="001A027B">
        <w:rPr>
          <w:rFonts w:ascii="Book Antiqua" w:eastAsia="Book Antiqua" w:hAnsi="Book Antiqua" w:cs="Book Antiqua"/>
          <w:color w:val="000000"/>
        </w:rPr>
        <w:lastRenderedPageBreak/>
        <w:t xml:space="preserve">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Vey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P. Molecular remission of infant B-ALL after infusion of universal TALEN gene-edited CAR T cells.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Sci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Transl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Med</w:t>
      </w:r>
      <w:r w:rsidRPr="001A027B">
        <w:rPr>
          <w:rFonts w:ascii="Book Antiqua" w:eastAsia="Book Antiqua" w:hAnsi="Book Antiqua" w:cs="Book Antiqua"/>
          <w:color w:val="000000"/>
        </w:rPr>
        <w:t xml:space="preserve"> 2017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1A027B">
        <w:rPr>
          <w:rFonts w:ascii="Book Antiqua" w:eastAsia="Book Antiqua" w:hAnsi="Book Antiqua" w:cs="Book Antiqua"/>
          <w:color w:val="000000"/>
        </w:rPr>
        <w:t xml:space="preserve"> [PMID: 28123068 DOI: 10.1126/scitranslmed.aaj2013]</w:t>
      </w:r>
    </w:p>
    <w:p w14:paraId="74B1A994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47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Egelie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KJ</w:t>
      </w:r>
      <w:r w:rsidRPr="001A027B">
        <w:rPr>
          <w:rFonts w:ascii="Book Antiqua" w:eastAsia="Book Antiqua" w:hAnsi="Book Antiqua" w:cs="Book Antiqua"/>
          <w:color w:val="000000"/>
        </w:rPr>
        <w:t>, Graff GD, Strand SP, Johansen B. The emerging patent landscape of CRISPR-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gene editing technology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Nat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Biotechn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6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4</w:t>
      </w:r>
      <w:r w:rsidRPr="001A027B">
        <w:rPr>
          <w:rFonts w:ascii="Book Antiqua" w:eastAsia="Book Antiqua" w:hAnsi="Book Antiqua" w:cs="Book Antiqua"/>
          <w:color w:val="000000"/>
        </w:rPr>
        <w:t>: 1025-1031 [PMID: 27727218 DOI: 10.1038/nbt.3692]</w:t>
      </w:r>
    </w:p>
    <w:p w14:paraId="5EC37E70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48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Nishiga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M</w:t>
      </w:r>
      <w:r w:rsidRPr="001A027B">
        <w:rPr>
          <w:rFonts w:ascii="Book Antiqua" w:eastAsia="Book Antiqua" w:hAnsi="Book Antiqua" w:cs="Book Antiqua"/>
          <w:color w:val="000000"/>
        </w:rPr>
        <w:t xml:space="preserve">, Liu C, Qi LS, Wu JC. The use of new CRISPR tools in cardiovascular research and medicine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Nat Rev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Cardi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22 [PMID: 35145236 DOI: 10.1038/s41569-021-00669-3]</w:t>
      </w:r>
    </w:p>
    <w:p w14:paraId="0CD66947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49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Khadempar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S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Familghadakch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otlagh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R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Farahan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N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ashtiahanga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ezae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H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heib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Hayat SM. CRISPR-Cas9 in genome editing: Its function and medical application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J Cell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Physi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234</w:t>
      </w:r>
      <w:r w:rsidRPr="001A027B">
        <w:rPr>
          <w:rFonts w:ascii="Book Antiqua" w:eastAsia="Book Antiqua" w:hAnsi="Book Antiqua" w:cs="Book Antiqua"/>
          <w:color w:val="000000"/>
        </w:rPr>
        <w:t>: 5751-5761 [PMID: 30362544 DOI: 10.1002/jcp.27476]</w:t>
      </w:r>
    </w:p>
    <w:p w14:paraId="1891936D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50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Cideciyan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AV</w:t>
      </w:r>
      <w:r w:rsidRPr="001A027B">
        <w:rPr>
          <w:rFonts w:ascii="Book Antiqua" w:eastAsia="Book Antiqua" w:hAnsi="Book Antiqua" w:cs="Book Antiqua"/>
          <w:color w:val="000000"/>
        </w:rPr>
        <w:t xml:space="preserve">, Jacobson SG.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Leb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Congenital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Amaurosi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(LCA): Potential for Improvement of Vision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Invest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Ophthalmol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Vis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Sc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60</w:t>
      </w:r>
      <w:r w:rsidRPr="001A027B">
        <w:rPr>
          <w:rFonts w:ascii="Book Antiqua" w:eastAsia="Book Antiqua" w:hAnsi="Book Antiqua" w:cs="Book Antiqua"/>
          <w:color w:val="000000"/>
        </w:rPr>
        <w:t>: 1680-1695 [PMID: 31009524 DOI: 10.1167/iovs.19-26672]</w:t>
      </w:r>
    </w:p>
    <w:p w14:paraId="23D16CC7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51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Maeder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ML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tefanidaki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, Wilson C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ara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R, Barrera L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ounouta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G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umcrot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D, Chao H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iull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D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aSilv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as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hanapa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V, Fennell T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Friedland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E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iannouko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G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loskowsk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W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lucksman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ott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G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Jayaram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H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Haskett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J, Hopkins B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Horng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E, Joshi S, Marco E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epan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R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eyo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D, Ta T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Tabba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DG, Samuelsson S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he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ko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N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tetkiewicz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P, Wang T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Yudkoff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C, Myer VE, Albright CF, Jiang H. Development of a gene-editing approach to restore vision loss in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Leb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congenital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amaurosi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type 10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Nat Med</w:t>
      </w:r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25</w:t>
      </w:r>
      <w:r w:rsidRPr="001A027B">
        <w:rPr>
          <w:rFonts w:ascii="Book Antiqua" w:eastAsia="Book Antiqua" w:hAnsi="Book Antiqua" w:cs="Book Antiqua"/>
          <w:color w:val="000000"/>
        </w:rPr>
        <w:t>: 229-233 [PMID: 30664785 DOI: 10.1038/s41591-018-0327-9]</w:t>
      </w:r>
    </w:p>
    <w:p w14:paraId="3446E044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52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Yu W</w:t>
      </w:r>
      <w:r w:rsidRPr="001A027B">
        <w:rPr>
          <w:rFonts w:ascii="Book Antiqua" w:eastAsia="Book Antiqua" w:hAnsi="Book Antiqua" w:cs="Book Antiqua"/>
          <w:color w:val="000000"/>
        </w:rPr>
        <w:t xml:space="preserve">, Wu Z. Use of AAV Vectors for CRISPR-Mediated In Vivo Genome Editing in the Retina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Methods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Mol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Bi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950</w:t>
      </w:r>
      <w:r w:rsidRPr="001A027B">
        <w:rPr>
          <w:rFonts w:ascii="Book Antiqua" w:eastAsia="Book Antiqua" w:hAnsi="Book Antiqua" w:cs="Book Antiqua"/>
          <w:color w:val="000000"/>
        </w:rPr>
        <w:t>: 123-139 [PMID: 30783971 DOI: 10.1007/978-1-4939-9139-6_7]</w:t>
      </w:r>
    </w:p>
    <w:p w14:paraId="1E165F9B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53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Ruan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GX</w:t>
      </w:r>
      <w:r w:rsidRPr="001A027B">
        <w:rPr>
          <w:rFonts w:ascii="Book Antiqua" w:eastAsia="Book Antiqua" w:hAnsi="Book Antiqua" w:cs="Book Antiqua"/>
          <w:color w:val="000000"/>
        </w:rPr>
        <w:t xml:space="preserve">, Barry E, Yu D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Lukaso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, Cheng SH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cari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. CRISPR/Cas9-Mediated Genome Editing as a Therapeutic Approach for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Leb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Congenital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Amaurosi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10.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Mol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Th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7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25</w:t>
      </w:r>
      <w:r w:rsidRPr="001A027B">
        <w:rPr>
          <w:rFonts w:ascii="Book Antiqua" w:eastAsia="Book Antiqua" w:hAnsi="Book Antiqua" w:cs="Book Antiqua"/>
          <w:color w:val="000000"/>
        </w:rPr>
        <w:t>: 331-341 [PMID: 28109959 DOI: 10.1016/j.ymthe.2016.12.006]</w:t>
      </w:r>
    </w:p>
    <w:p w14:paraId="5B5E7B0C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lastRenderedPageBreak/>
        <w:t xml:space="preserve">54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Wang D</w:t>
      </w:r>
      <w:r w:rsidRPr="001A027B">
        <w:rPr>
          <w:rFonts w:ascii="Book Antiqua" w:eastAsia="Book Antiqua" w:hAnsi="Book Antiqua" w:cs="Book Antiqua"/>
          <w:color w:val="000000"/>
        </w:rPr>
        <w:t xml:space="preserve">, Tai PWL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ao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G.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Adeno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-associated virus vector as a platform for gene therapy delivery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Nat Rev Drug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Discov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8</w:t>
      </w:r>
      <w:r w:rsidRPr="001A027B">
        <w:rPr>
          <w:rFonts w:ascii="Book Antiqua" w:eastAsia="Book Antiqua" w:hAnsi="Book Antiqua" w:cs="Book Antiqua"/>
          <w:color w:val="000000"/>
        </w:rPr>
        <w:t>: 358-378 [PMID: 30710128 DOI: 10.1038/s41573-019-0012-9]</w:t>
      </w:r>
    </w:p>
    <w:p w14:paraId="52A36EF9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55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Ledford H</w:t>
      </w:r>
      <w:r w:rsidRPr="001A027B">
        <w:rPr>
          <w:rFonts w:ascii="Book Antiqua" w:eastAsia="Book Antiqua" w:hAnsi="Book Antiqua" w:cs="Book Antiqua"/>
          <w:color w:val="000000"/>
        </w:rPr>
        <w:t xml:space="preserve">. CRISPR treatment inserted directly into the body for first time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Nature</w:t>
      </w:r>
      <w:r w:rsidRPr="001A027B">
        <w:rPr>
          <w:rFonts w:ascii="Book Antiqua" w:eastAsia="Book Antiqua" w:hAnsi="Book Antiqua" w:cs="Book Antiqua"/>
          <w:color w:val="000000"/>
        </w:rPr>
        <w:t xml:space="preserve"> 2020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579</w:t>
      </w:r>
      <w:r w:rsidRPr="001A027B">
        <w:rPr>
          <w:rFonts w:ascii="Book Antiqua" w:eastAsia="Book Antiqua" w:hAnsi="Book Antiqua" w:cs="Book Antiqua"/>
          <w:color w:val="000000"/>
        </w:rPr>
        <w:t>: 185 [PMID: 32157225 DOI: 10.1038/d41586-020-00655-8]</w:t>
      </w:r>
    </w:p>
    <w:p w14:paraId="62E52AB6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56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Da Silva Sanchez A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Paunovsk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K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ristia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ahlma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E. Treating Cystic Fibrosis with mRNA and CRISPR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Hum Gene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Th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20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1</w:t>
      </w:r>
      <w:r w:rsidRPr="001A027B">
        <w:rPr>
          <w:rFonts w:ascii="Book Antiqua" w:eastAsia="Book Antiqua" w:hAnsi="Book Antiqua" w:cs="Book Antiqua"/>
          <w:color w:val="000000"/>
        </w:rPr>
        <w:t>: 940-955 [PMID: 32799680 DOI: 10.1089/hum.2020.137]</w:t>
      </w:r>
    </w:p>
    <w:p w14:paraId="0CA4634F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57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Li X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Qia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X, Wang B, Xia Y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Zheng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Y, Du L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Xu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D, Xing D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ePinho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RA, Lu Z. Programmable base editing of mutated TERT promoter inhibits brain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tumou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growth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Nat Cell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Bi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20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22</w:t>
      </w:r>
      <w:r w:rsidRPr="001A027B">
        <w:rPr>
          <w:rFonts w:ascii="Book Antiqua" w:eastAsia="Book Antiqua" w:hAnsi="Book Antiqua" w:cs="Book Antiqua"/>
          <w:color w:val="000000"/>
        </w:rPr>
        <w:t>: 282-288 [PMID: 32066906 DOI: 10.1038/s41556-020-0471-6]</w:t>
      </w:r>
    </w:p>
    <w:p w14:paraId="1982835A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58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Tang L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Zeng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Y, Du H, Gong 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Peng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, Zhang B, Lei M, Zhao F, Wang W, Li X, Liu J. CRISPR/Cas9-mediated gene editing in human zygotes using Cas9 protein.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Mol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Genet Genomics</w:t>
      </w:r>
      <w:r w:rsidRPr="001A027B">
        <w:rPr>
          <w:rFonts w:ascii="Book Antiqua" w:eastAsia="Book Antiqua" w:hAnsi="Book Antiqua" w:cs="Book Antiqua"/>
          <w:color w:val="000000"/>
        </w:rPr>
        <w:t xml:space="preserve"> 2017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292</w:t>
      </w:r>
      <w:r w:rsidRPr="001A027B">
        <w:rPr>
          <w:rFonts w:ascii="Book Antiqua" w:eastAsia="Book Antiqua" w:hAnsi="Book Antiqua" w:cs="Book Antiqua"/>
          <w:color w:val="000000"/>
        </w:rPr>
        <w:t>: 525-533 [PMID: 28251317 DOI: 10.1007/s00438-017-1299-z]</w:t>
      </w:r>
    </w:p>
    <w:p w14:paraId="3EF5C945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59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Park SH</w:t>
      </w:r>
      <w:r w:rsidRPr="001A027B">
        <w:rPr>
          <w:rFonts w:ascii="Book Antiqua" w:eastAsia="Book Antiqua" w:hAnsi="Book Antiqua" w:cs="Book Antiqua"/>
          <w:color w:val="000000"/>
        </w:rPr>
        <w:t xml:space="preserve">, Lee C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ev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DP, Davis TH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maren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rif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W, Zhang Y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Paikar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, Chang AK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Porteu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H, Sheehan V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ao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G. Highly efficient editing of the β-globin gene in patient-derived hematopoietic stem and progenitor cells to treat sickle cell disease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Nucleic Acids Res</w:t>
      </w:r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47</w:t>
      </w:r>
      <w:r w:rsidRPr="001A027B">
        <w:rPr>
          <w:rFonts w:ascii="Book Antiqua" w:eastAsia="Book Antiqua" w:hAnsi="Book Antiqua" w:cs="Book Antiqua"/>
          <w:color w:val="000000"/>
        </w:rPr>
        <w:t>: 7955-7972 [PMID: 31147717 DOI: 10.1093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na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>/gkz475]</w:t>
      </w:r>
    </w:p>
    <w:p w14:paraId="76373108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60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Jiang DJ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Xu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CL, Tsang SH. Revolution in Gene Medicine Therapy and Genome Surgery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Genes (Basel)</w:t>
      </w:r>
      <w:r w:rsidRPr="001A027B">
        <w:rPr>
          <w:rFonts w:ascii="Book Antiqua" w:eastAsia="Book Antiqua" w:hAnsi="Book Antiqua" w:cs="Book Antiqua"/>
          <w:color w:val="000000"/>
        </w:rPr>
        <w:t xml:space="preserve"> 2018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1A027B">
        <w:rPr>
          <w:rFonts w:ascii="Book Antiqua" w:eastAsia="Book Antiqua" w:hAnsi="Book Antiqua" w:cs="Book Antiqua"/>
          <w:color w:val="000000"/>
        </w:rPr>
        <w:t xml:space="preserve"> [PMID: 30486314 DOI: 10.20944/preprints201810.0010.v1]</w:t>
      </w:r>
    </w:p>
    <w:p w14:paraId="3E60FF5C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61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Verwaal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R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uiting-Wiessenhaa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N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alhuijse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oubo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A. CRISPR/Cpf1 enables fast and simple genome editing of Saccharomyces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erevisia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Yeast</w:t>
      </w:r>
      <w:r w:rsidRPr="001A027B">
        <w:rPr>
          <w:rFonts w:ascii="Book Antiqua" w:eastAsia="Book Antiqua" w:hAnsi="Book Antiqua" w:cs="Book Antiqua"/>
          <w:color w:val="000000"/>
        </w:rPr>
        <w:t xml:space="preserve"> 2018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5</w:t>
      </w:r>
      <w:r w:rsidRPr="001A027B">
        <w:rPr>
          <w:rFonts w:ascii="Book Antiqua" w:eastAsia="Book Antiqua" w:hAnsi="Book Antiqua" w:cs="Book Antiqua"/>
          <w:color w:val="000000"/>
        </w:rPr>
        <w:t>: 201-211 [PMID: 28886218 DOI: 10.1002/yea.3278]</w:t>
      </w:r>
    </w:p>
    <w:p w14:paraId="2A314537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62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Kleinstiver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BP</w:t>
      </w:r>
      <w:r w:rsidRPr="001A027B">
        <w:rPr>
          <w:rFonts w:ascii="Book Antiqua" w:eastAsia="Book Antiqua" w:hAnsi="Book Antiqua" w:cs="Book Antiqua"/>
          <w:color w:val="000000"/>
        </w:rPr>
        <w:t xml:space="preserve">, Sousa AA, Walton RT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Tak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YE, Hsu JY, Clement K, Welch M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Horng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E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alago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-Lopez 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carfò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I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au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V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Pinello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L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Arye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Joung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K. Engineered CRISPR-Cas12a variants with increased activities and improved targeting ranges for gene, epigenetic and base editing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Nat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Biotechn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7</w:t>
      </w:r>
      <w:r w:rsidRPr="001A027B">
        <w:rPr>
          <w:rFonts w:ascii="Book Antiqua" w:eastAsia="Book Antiqua" w:hAnsi="Book Antiqua" w:cs="Book Antiqua"/>
          <w:color w:val="000000"/>
        </w:rPr>
        <w:t>: 276-282 [PMID: 30742127 DOI: 10.1038/s41587-018-0011-0]</w:t>
      </w:r>
    </w:p>
    <w:p w14:paraId="3F390BD3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lastRenderedPageBreak/>
        <w:t xml:space="preserve">63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DeWeirdt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PC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anso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KR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angre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K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Hegd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, Hanna RE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Feeley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N, Griffith AL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Teng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T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ory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M, Strand C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Joung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K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Kleinstiv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BP, Pan X, Huang 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oench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G. Optimization of AsCas12a for combinatorial genetic screens in human cell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Nat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Biotechn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21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9</w:t>
      </w:r>
      <w:r w:rsidRPr="001A027B">
        <w:rPr>
          <w:rFonts w:ascii="Book Antiqua" w:eastAsia="Book Antiqua" w:hAnsi="Book Antiqua" w:cs="Book Antiqua"/>
          <w:color w:val="000000"/>
        </w:rPr>
        <w:t>: 94-104 [PMID: 32661438 DOI: 10.1038/s41587-020-0600-6]</w:t>
      </w:r>
    </w:p>
    <w:p w14:paraId="0A876403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64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Cox DBT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ootenberg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Abudayyeh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OO, Franklin B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Kelln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Joung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, Zhang F. RNA editing with CRISPR-Cas13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Science</w:t>
      </w:r>
      <w:r w:rsidRPr="001A027B">
        <w:rPr>
          <w:rFonts w:ascii="Book Antiqua" w:eastAsia="Book Antiqua" w:hAnsi="Book Antiqua" w:cs="Book Antiqua"/>
          <w:color w:val="000000"/>
        </w:rPr>
        <w:t xml:space="preserve"> 2017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58</w:t>
      </w:r>
      <w:r w:rsidRPr="001A027B">
        <w:rPr>
          <w:rFonts w:ascii="Book Antiqua" w:eastAsia="Book Antiqua" w:hAnsi="Book Antiqua" w:cs="Book Antiqua"/>
          <w:color w:val="000000"/>
        </w:rPr>
        <w:t>: 1019-1027 [PMID: 29070703 DOI: 10.1126/science.aaq0180]</w:t>
      </w:r>
    </w:p>
    <w:p w14:paraId="07149013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65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Li G</w:t>
      </w:r>
      <w:r w:rsidRPr="001A027B">
        <w:rPr>
          <w:rFonts w:ascii="Book Antiqua" w:eastAsia="Book Antiqua" w:hAnsi="Book Antiqua" w:cs="Book Antiqua"/>
          <w:color w:val="000000"/>
        </w:rPr>
        <w:t xml:space="preserve">, Wang Y, Li X, Wang Y, Huang X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ao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, Hu X. Developing PspCas13b-based enhanced RESCUE syste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eRESCU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, with efficient RNA base editing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Cell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Commun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Signal</w:t>
      </w:r>
      <w:r w:rsidRPr="001A027B">
        <w:rPr>
          <w:rFonts w:ascii="Book Antiqua" w:eastAsia="Book Antiqua" w:hAnsi="Book Antiqua" w:cs="Book Antiqua"/>
          <w:color w:val="000000"/>
        </w:rPr>
        <w:t xml:space="preserve"> 2021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9</w:t>
      </w:r>
      <w:r w:rsidRPr="001A027B">
        <w:rPr>
          <w:rFonts w:ascii="Book Antiqua" w:eastAsia="Book Antiqua" w:hAnsi="Book Antiqua" w:cs="Book Antiqua"/>
          <w:color w:val="000000"/>
        </w:rPr>
        <w:t>: 84 [PMID: 34380502 DOI: 10.1186/s12964-021-00716-z]</w:t>
      </w:r>
    </w:p>
    <w:p w14:paraId="3AE7D93B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66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Tang F</w:t>
      </w:r>
      <w:r w:rsidRPr="001A027B">
        <w:rPr>
          <w:rFonts w:ascii="Book Antiqua" w:eastAsia="Book Antiqua" w:hAnsi="Book Antiqua" w:cs="Book Antiqua"/>
          <w:color w:val="000000"/>
        </w:rPr>
        <w:t xml:space="preserve">, Chen L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ao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H, Xiao D, Li X. m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Pr="001A027B">
        <w:rPr>
          <w:rFonts w:ascii="Book Antiqua" w:eastAsia="Book Antiqua" w:hAnsi="Book Antiqua" w:cs="Book Antiqua"/>
          <w:color w:val="000000"/>
        </w:rPr>
        <w:t xml:space="preserve">A: An Emerging Role in Programmed Cell Death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Front Cell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Dev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Bi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22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1A027B">
        <w:rPr>
          <w:rFonts w:ascii="Book Antiqua" w:eastAsia="Book Antiqua" w:hAnsi="Book Antiqua" w:cs="Book Antiqua"/>
          <w:color w:val="000000"/>
        </w:rPr>
        <w:t>: 817112 [PMID: 35141221 DOI: 10.3389/fcell.2022.817112]</w:t>
      </w:r>
    </w:p>
    <w:p w14:paraId="6B858C57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67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Wilson C</w:t>
      </w:r>
      <w:r w:rsidRPr="001A027B">
        <w:rPr>
          <w:rFonts w:ascii="Book Antiqua" w:eastAsia="Book Antiqua" w:hAnsi="Book Antiqua" w:cs="Book Antiqua"/>
          <w:color w:val="000000"/>
        </w:rPr>
        <w:t>, Chen PJ, Miao Z, Liu DR. Programmable m</w:t>
      </w:r>
      <w:r w:rsidRPr="001A027B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Pr="001A027B">
        <w:rPr>
          <w:rFonts w:ascii="Book Antiqua" w:eastAsia="Book Antiqua" w:hAnsi="Book Antiqua" w:cs="Book Antiqua"/>
          <w:color w:val="000000"/>
        </w:rPr>
        <w:t xml:space="preserve">A modification of cellular RNAs with a Cas13-directed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ethyltransferas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Nat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Biotechn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20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8</w:t>
      </w:r>
      <w:r w:rsidRPr="001A027B">
        <w:rPr>
          <w:rFonts w:ascii="Book Antiqua" w:eastAsia="Book Antiqua" w:hAnsi="Book Antiqua" w:cs="Book Antiqua"/>
          <w:color w:val="000000"/>
        </w:rPr>
        <w:t>: 1431-1440 [PMID: 32601430 DOI: 10.1038/s41587-020-0572-6]</w:t>
      </w:r>
    </w:p>
    <w:p w14:paraId="7D65D29F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68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Moses C</w:t>
      </w:r>
      <w:r w:rsidRPr="001A027B">
        <w:rPr>
          <w:rFonts w:ascii="Book Antiqua" w:eastAsia="Book Antiqua" w:hAnsi="Book Antiqua" w:cs="Book Antiqua"/>
          <w:color w:val="000000"/>
        </w:rPr>
        <w:t>, Garcia-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loj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B, Harvey AR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lancafort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P. Hallmarks of cancer: The CRISPR generation.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Eur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J Cancer</w:t>
      </w:r>
      <w:r w:rsidRPr="001A027B">
        <w:rPr>
          <w:rFonts w:ascii="Book Antiqua" w:eastAsia="Book Antiqua" w:hAnsi="Book Antiqua" w:cs="Book Antiqua"/>
          <w:color w:val="000000"/>
        </w:rPr>
        <w:t xml:space="preserve"> 2018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93</w:t>
      </w:r>
      <w:r w:rsidRPr="001A027B">
        <w:rPr>
          <w:rFonts w:ascii="Book Antiqua" w:eastAsia="Book Antiqua" w:hAnsi="Book Antiqua" w:cs="Book Antiqua"/>
          <w:color w:val="000000"/>
        </w:rPr>
        <w:t>: 10-18 [PMID: 29433054 DOI: 10.1016/j.ejca.2018.01.002]</w:t>
      </w:r>
    </w:p>
    <w:p w14:paraId="464E290E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69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Yin H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Xu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W, Anderson DG. CRISPR-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: a tool for cancer research and therapeutic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Nat Rev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Clin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Onc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6</w:t>
      </w:r>
      <w:r w:rsidRPr="001A027B">
        <w:rPr>
          <w:rFonts w:ascii="Book Antiqua" w:eastAsia="Book Antiqua" w:hAnsi="Book Antiqua" w:cs="Book Antiqua"/>
          <w:color w:val="000000"/>
        </w:rPr>
        <w:t>: 281-295 [PMID: 30664678 DOI: 10.1038/s41571-019-0166-8]</w:t>
      </w:r>
    </w:p>
    <w:p w14:paraId="3F89CB56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70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Wang G</w:t>
      </w:r>
      <w:r w:rsidRPr="001A027B">
        <w:rPr>
          <w:rFonts w:ascii="Book Antiqua" w:eastAsia="Book Antiqua" w:hAnsi="Book Antiqua" w:cs="Book Antiqua"/>
          <w:color w:val="000000"/>
        </w:rPr>
        <w:t xml:space="preserve">, Chow RD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a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Z, Zhu L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Erram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Y, Dai X, Dong MB, Ye L, Zhang X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enau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PA, Park J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he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L, Ye H, Fuchs CS, Chen S. Multiplexed activation of endogenous genes by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RISPR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elicits potent antitumor immunity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Nat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Immun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20</w:t>
      </w:r>
      <w:r w:rsidRPr="001A027B">
        <w:rPr>
          <w:rFonts w:ascii="Book Antiqua" w:eastAsia="Book Antiqua" w:hAnsi="Book Antiqua" w:cs="Book Antiqua"/>
          <w:color w:val="000000"/>
        </w:rPr>
        <w:t>: 1494-1505 [PMID: 31611701 DOI: 10.1038/s41590-019-0500-4]</w:t>
      </w:r>
    </w:p>
    <w:p w14:paraId="244A8680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71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Gupta D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hattacharje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O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anda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D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e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K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ey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D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asgupt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Kaz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TA, Gupta R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inharoy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Achary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K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hattopadhyay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D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avichandira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V, Roy 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hosh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D. CRISPR-Cas9 system: A new-fangled dawn in gene editing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Life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Sc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232</w:t>
      </w:r>
      <w:r w:rsidRPr="001A027B">
        <w:rPr>
          <w:rFonts w:ascii="Book Antiqua" w:eastAsia="Book Antiqua" w:hAnsi="Book Antiqua" w:cs="Book Antiqua"/>
          <w:color w:val="000000"/>
        </w:rPr>
        <w:t>: 116636 [PMID: 31295471 DOI: 10.1016/j.lfs.2019.116636]</w:t>
      </w:r>
    </w:p>
    <w:p w14:paraId="5A169153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lastRenderedPageBreak/>
        <w:t xml:space="preserve">72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Kim JS</w:t>
      </w:r>
      <w:r w:rsidRPr="001A027B">
        <w:rPr>
          <w:rFonts w:ascii="Book Antiqua" w:eastAsia="Book Antiqua" w:hAnsi="Book Antiqua" w:cs="Book Antiqua"/>
          <w:color w:val="000000"/>
        </w:rPr>
        <w:t xml:space="preserve">, Cho DH, Park M, Chung WJ, Shin D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Ko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K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Kweo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DH. CRISPR/Cas9-Mediated Re-Sensitization of Antibiotic-Resistant Escherichia coli Harboring Extended-Spectrum β-Lactamase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J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Microbiol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Biotechn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6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26</w:t>
      </w:r>
      <w:r w:rsidRPr="001A027B">
        <w:rPr>
          <w:rFonts w:ascii="Book Antiqua" w:eastAsia="Book Antiqua" w:hAnsi="Book Antiqua" w:cs="Book Antiqua"/>
          <w:color w:val="000000"/>
        </w:rPr>
        <w:t>: 394-401 [PMID: 26502735 DOI: 10.4014/jmb.1508.08080]</w:t>
      </w:r>
    </w:p>
    <w:p w14:paraId="2ED1F92A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73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Guk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K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Keem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O, Hwang SG, Kim H, Kang T, Lim EK, Jung J.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A facile, rapid and sensitive detection of MRSA using a CRISPR-mediated DNA FISH method, antibody-like dCas9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gRN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complex.</w:t>
      </w:r>
      <w:proofErr w:type="gramEnd"/>
      <w:r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Biosens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Bioelectro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7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95</w:t>
      </w:r>
      <w:r w:rsidRPr="001A027B">
        <w:rPr>
          <w:rFonts w:ascii="Book Antiqua" w:eastAsia="Book Antiqua" w:hAnsi="Book Antiqua" w:cs="Book Antiqua"/>
          <w:color w:val="000000"/>
        </w:rPr>
        <w:t>: 67-71 [PMID: 28412663 DOI: 10.1016/j.bios.2017.04.016]</w:t>
      </w:r>
    </w:p>
    <w:p w14:paraId="48509C32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74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Wang G</w:t>
      </w:r>
      <w:r w:rsidRPr="001A027B">
        <w:rPr>
          <w:rFonts w:ascii="Book Antiqua" w:eastAsia="Book Antiqua" w:hAnsi="Book Antiqua" w:cs="Book Antiqua"/>
          <w:color w:val="000000"/>
        </w:rPr>
        <w:t xml:space="preserve">, Song G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Xu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Y. Association of CRISPR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ystem with the Drug Resistance in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Klebsiella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pneumonia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Infect Drug Resist</w:t>
      </w:r>
      <w:r w:rsidRPr="001A027B">
        <w:rPr>
          <w:rFonts w:ascii="Book Antiqua" w:eastAsia="Book Antiqua" w:hAnsi="Book Antiqua" w:cs="Book Antiqua"/>
          <w:color w:val="000000"/>
        </w:rPr>
        <w:t xml:space="preserve"> 2020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3</w:t>
      </w:r>
      <w:r w:rsidRPr="001A027B">
        <w:rPr>
          <w:rFonts w:ascii="Book Antiqua" w:eastAsia="Book Antiqua" w:hAnsi="Book Antiqua" w:cs="Book Antiqua"/>
          <w:color w:val="000000"/>
        </w:rPr>
        <w:t>: 1929-1935 [PMID: 32606841 DOI: 10.2147/IDR.S253380]</w:t>
      </w:r>
    </w:p>
    <w:p w14:paraId="5784FF22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75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Bader MS</w:t>
      </w:r>
      <w:r w:rsidRPr="001A027B">
        <w:rPr>
          <w:rFonts w:ascii="Book Antiqua" w:eastAsia="Book Antiqua" w:hAnsi="Book Antiqua" w:cs="Book Antiqua"/>
          <w:color w:val="000000"/>
        </w:rPr>
        <w:t xml:space="preserve">, Loeb 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Leto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D, Brooks AA. Treatment of urinary tract infections in the era of antimicrobial resistance and new antimicrobial agent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Postgrad Med</w:t>
      </w:r>
      <w:r w:rsidRPr="001A027B">
        <w:rPr>
          <w:rFonts w:ascii="Book Antiqua" w:eastAsia="Book Antiqua" w:hAnsi="Book Antiqua" w:cs="Book Antiqua"/>
          <w:color w:val="000000"/>
        </w:rPr>
        <w:t xml:space="preserve"> 2020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32</w:t>
      </w:r>
      <w:r w:rsidRPr="001A027B">
        <w:rPr>
          <w:rFonts w:ascii="Book Antiqua" w:eastAsia="Book Antiqua" w:hAnsi="Book Antiqua" w:cs="Book Antiqua"/>
          <w:color w:val="000000"/>
        </w:rPr>
        <w:t>: 234-250 [PMID: 31608743 DOI: 10.1080/00325481.2019.1680052]</w:t>
      </w:r>
    </w:p>
    <w:p w14:paraId="243C9471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76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Shabbir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MAB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habbi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Z, Wu Q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ahmood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ajid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aa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K, Ahmed 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Naveed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U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Hao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H, Yuan Z. CRISPR-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ystem: biological function in microbes and its use to treat antimicrobial resistant pathogen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Ann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Clin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Microbiol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Antimicrob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8</w:t>
      </w:r>
      <w:r w:rsidRPr="001A027B">
        <w:rPr>
          <w:rFonts w:ascii="Book Antiqua" w:eastAsia="Book Antiqua" w:hAnsi="Book Antiqua" w:cs="Book Antiqua"/>
          <w:color w:val="000000"/>
        </w:rPr>
        <w:t>: 21 [PMID: 31277669 DOI: 10.1186/s12941-019-0317-x]</w:t>
      </w:r>
    </w:p>
    <w:p w14:paraId="43178BC4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77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Kim D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a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, Park J, Kim E, Kim S, Yu HR, Hwang J, Kim JI, Kim JS.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igenome-seq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: genome-wide profiling of CRISPR-Cas9 off-target effects in human cell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Nat Methods</w:t>
      </w:r>
      <w:r w:rsidRPr="001A027B">
        <w:rPr>
          <w:rFonts w:ascii="Book Antiqua" w:eastAsia="Book Antiqua" w:hAnsi="Book Antiqua" w:cs="Book Antiqua"/>
          <w:color w:val="000000"/>
        </w:rPr>
        <w:t xml:space="preserve"> 2015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2</w:t>
      </w:r>
      <w:r w:rsidRPr="001A027B">
        <w:rPr>
          <w:rFonts w:ascii="Book Antiqua" w:eastAsia="Book Antiqua" w:hAnsi="Book Antiqua" w:cs="Book Antiqua"/>
          <w:color w:val="000000"/>
        </w:rPr>
        <w:t>: 237-243, 1 p following 243 [PMID: 25664545 DOI: 10.1038/nmeth.3284]</w:t>
      </w:r>
    </w:p>
    <w:p w14:paraId="7959BA70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78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Kiga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K</w:t>
      </w:r>
      <w:r w:rsidRPr="001A027B">
        <w:rPr>
          <w:rFonts w:ascii="Book Antiqua" w:eastAsia="Book Antiqua" w:hAnsi="Book Antiqua" w:cs="Book Antiqua"/>
          <w:color w:val="000000"/>
        </w:rPr>
        <w:t xml:space="preserve">, Tan XE, Ibarra-Chávez R, Watanabe 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Aib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Y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ato'o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Y, Li FY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asahar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T, Cui B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Kawauch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oonsir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T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Thitiananpakor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K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Tak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Y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Azam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H, Suzuki 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Penadé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R, Cui L. Development of CRISPR-Cas13a-based antimicrobials capable of sequence-specific killing of target bacteria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Nat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Commu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20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1A027B">
        <w:rPr>
          <w:rFonts w:ascii="Book Antiqua" w:eastAsia="Book Antiqua" w:hAnsi="Book Antiqua" w:cs="Book Antiqua"/>
          <w:color w:val="000000"/>
        </w:rPr>
        <w:t>: 2934 [PMID: 32523110 DOI: 10.1038/s41467-020-16731-6]</w:t>
      </w:r>
    </w:p>
    <w:p w14:paraId="02524B89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79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Wang DC</w:t>
      </w:r>
      <w:r w:rsidRPr="001A027B">
        <w:rPr>
          <w:rFonts w:ascii="Book Antiqua" w:eastAsia="Book Antiqua" w:hAnsi="Book Antiqua" w:cs="Book Antiqua"/>
          <w:color w:val="000000"/>
        </w:rPr>
        <w:t xml:space="preserve">, Wang X. Off-target genome editing: A new discipline of gene science and a new class of medicine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Cell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Biol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Toxic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5</w:t>
      </w:r>
      <w:r w:rsidRPr="001A027B">
        <w:rPr>
          <w:rFonts w:ascii="Book Antiqua" w:eastAsia="Book Antiqua" w:hAnsi="Book Antiqua" w:cs="Book Antiqua"/>
          <w:color w:val="000000"/>
        </w:rPr>
        <w:t>: 179-183 [PMID: 31030279 DOI: 10.1007/s10565-019-09475-7]</w:t>
      </w:r>
    </w:p>
    <w:p w14:paraId="2A286903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lastRenderedPageBreak/>
        <w:t xml:space="preserve">80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Grünewald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J</w:t>
      </w:r>
      <w:r w:rsidRPr="001A027B">
        <w:rPr>
          <w:rFonts w:ascii="Book Antiqua" w:eastAsia="Book Antiqua" w:hAnsi="Book Antiqua" w:cs="Book Antiqua"/>
          <w:color w:val="000000"/>
        </w:rPr>
        <w:t xml:space="preserve">, Zhou R, Garcia SP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Iy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Lareau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C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Arye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Joung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K.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Transcriptom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-wide off-target RNA editing induced by CRISPR-guided DNA base editor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Nature</w:t>
      </w:r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569</w:t>
      </w:r>
      <w:r w:rsidRPr="001A027B">
        <w:rPr>
          <w:rFonts w:ascii="Book Antiqua" w:eastAsia="Book Antiqua" w:hAnsi="Book Antiqua" w:cs="Book Antiqua"/>
          <w:color w:val="000000"/>
        </w:rPr>
        <w:t>: 433-437 [PMID: 30995674 DOI: 10.1038/s41586-019-1161-z]</w:t>
      </w:r>
    </w:p>
    <w:p w14:paraId="6B51724E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81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Höijer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I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Emmanouilidou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Östlund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R, van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chende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R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ozorgpan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Tijsterma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Feuk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L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yllenste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U, den Hoed 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Ameu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. CRISPR-Cas9 induces large structural variants at on-target and off-target sites in vivo that segregate across generation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Nat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Commu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22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3</w:t>
      </w:r>
      <w:r w:rsidRPr="001A027B">
        <w:rPr>
          <w:rFonts w:ascii="Book Antiqua" w:eastAsia="Book Antiqua" w:hAnsi="Book Antiqua" w:cs="Book Antiqua"/>
          <w:color w:val="000000"/>
        </w:rPr>
        <w:t>: 627 [PMID: 35110541 DOI: 10.1038/s41467-022-28244-5]</w:t>
      </w:r>
    </w:p>
    <w:p w14:paraId="2E9AFF7E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82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Tsai SQ</w:t>
      </w:r>
      <w:r w:rsidRPr="001A027B">
        <w:rPr>
          <w:rFonts w:ascii="Book Antiqua" w:eastAsia="Book Antiqua" w:hAnsi="Book Antiqua" w:cs="Book Antiqua"/>
          <w:color w:val="000000"/>
        </w:rPr>
        <w:t xml:space="preserve">, Nguyen NT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alago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-Lopez 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Topka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VV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Arye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Joung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K. CIRCLE-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eq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: a highly sensitive in vitro screen for genome-wide CRISPR-Cas9 nuclease off-target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Nat Methods</w:t>
      </w:r>
      <w:r w:rsidRPr="001A027B">
        <w:rPr>
          <w:rFonts w:ascii="Book Antiqua" w:eastAsia="Book Antiqua" w:hAnsi="Book Antiqua" w:cs="Book Antiqua"/>
          <w:color w:val="000000"/>
        </w:rPr>
        <w:t xml:space="preserve"> 2017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4</w:t>
      </w:r>
      <w:r w:rsidRPr="001A027B">
        <w:rPr>
          <w:rFonts w:ascii="Book Antiqua" w:eastAsia="Book Antiqua" w:hAnsi="Book Antiqua" w:cs="Book Antiqua"/>
          <w:color w:val="000000"/>
        </w:rPr>
        <w:t>: 607-614 [PMID: 28459458 DOI: 10.1038/nmeth.4278]</w:t>
      </w:r>
    </w:p>
    <w:p w14:paraId="0B48407F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83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Fu R</w:t>
      </w:r>
      <w:r w:rsidRPr="001A027B">
        <w:rPr>
          <w:rFonts w:ascii="Book Antiqua" w:eastAsia="Book Antiqua" w:hAnsi="Book Antiqua" w:cs="Book Antiqua"/>
          <w:color w:val="000000"/>
        </w:rPr>
        <w:t xml:space="preserve">, He W, Dou J, Villarreal OD, Bedford E, Wang H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Hou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C, Zhang L, Wang Y, Ma D, Chen Y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ao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X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epke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Xu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H. Systematic decomposition of sequence determinants governing CRISPR/Cas9 specificity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Nat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Commu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22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3</w:t>
      </w:r>
      <w:r w:rsidRPr="001A027B">
        <w:rPr>
          <w:rFonts w:ascii="Book Antiqua" w:eastAsia="Book Antiqua" w:hAnsi="Book Antiqua" w:cs="Book Antiqua"/>
          <w:color w:val="000000"/>
        </w:rPr>
        <w:t>: 474 [PMID: 35078987 DOI: 10.1038/s41467-022-28028-x]</w:t>
      </w:r>
    </w:p>
    <w:p w14:paraId="6DDEF2B2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84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Pattanayak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V</w:t>
      </w:r>
      <w:r w:rsidRPr="001A027B">
        <w:rPr>
          <w:rFonts w:ascii="Book Antiqua" w:eastAsia="Book Antiqua" w:hAnsi="Book Antiqua" w:cs="Book Antiqua"/>
          <w:color w:val="000000"/>
        </w:rPr>
        <w:t xml:space="preserve">, Lin S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uiling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P, Ma E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oudn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A, Liu DR. High-throughput profiling of off-target DNA cleavage reveals RNA-programmed Cas9 nuclease specificity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Nat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Biotechn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3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1</w:t>
      </w:r>
      <w:r w:rsidRPr="001A027B">
        <w:rPr>
          <w:rFonts w:ascii="Book Antiqua" w:eastAsia="Book Antiqua" w:hAnsi="Book Antiqua" w:cs="Book Antiqua"/>
          <w:color w:val="000000"/>
        </w:rPr>
        <w:t>: 839-843 [PMID: 23934178 DOI: 10.1038/nbt.2673]</w:t>
      </w:r>
    </w:p>
    <w:p w14:paraId="1D117719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85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Doench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JG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Fus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N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ullend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Hegd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Vaimberg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EW, Donovan KF, Smith I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Tothov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Z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Wile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C, Orchard R, Virgin HW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Listgarte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, Root DE. Optimized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gRN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design to maximize activity and minimize off-target effects of CRISPR-Cas9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Nat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Biotechn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6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4</w:t>
      </w:r>
      <w:r w:rsidRPr="001A027B">
        <w:rPr>
          <w:rFonts w:ascii="Book Antiqua" w:eastAsia="Book Antiqua" w:hAnsi="Book Antiqua" w:cs="Book Antiqua"/>
          <w:color w:val="000000"/>
        </w:rPr>
        <w:t>: 184-191 [PMID: 26780180 DOI: 10.1038/nbt.3437]</w:t>
      </w:r>
    </w:p>
    <w:p w14:paraId="4212CB3B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86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Slaymaker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IM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ao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L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Zetsche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B, Scott DA, Yan WX, Zhang F. Rationally engineered Cas9 nucleases with improved specificity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Science</w:t>
      </w:r>
      <w:r w:rsidRPr="001A027B">
        <w:rPr>
          <w:rFonts w:ascii="Book Antiqua" w:eastAsia="Book Antiqua" w:hAnsi="Book Antiqua" w:cs="Book Antiqua"/>
          <w:color w:val="000000"/>
        </w:rPr>
        <w:t xml:space="preserve"> 2016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51</w:t>
      </w:r>
      <w:r w:rsidRPr="001A027B">
        <w:rPr>
          <w:rFonts w:ascii="Book Antiqua" w:eastAsia="Book Antiqua" w:hAnsi="Book Antiqua" w:cs="Book Antiqua"/>
          <w:color w:val="000000"/>
        </w:rPr>
        <w:t>: 84-88 [PMID: 26628643 DOI: 10.1126/science.aad5227]</w:t>
      </w:r>
    </w:p>
    <w:p w14:paraId="660B6568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87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Skryabin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BV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Kummerfeld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DM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uba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L, Seeger B, Kaiser H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tegeman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A, Roth 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Meuth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G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Pavenstädt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H, Sherwood J, Pap T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Wedlich-Söldn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R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Sunderkötter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C, Schwartz YB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rosiu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ozhdestvensky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TS. Pervasive head-to-tail insertions of DNA templates mask desired CRISPR-Cas9-mediated genome editing events.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Sci</w:t>
      </w:r>
      <w:proofErr w:type="spellEnd"/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Adv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20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1A027B">
        <w:rPr>
          <w:rFonts w:ascii="Book Antiqua" w:eastAsia="Book Antiqua" w:hAnsi="Book Antiqua" w:cs="Book Antiqua"/>
          <w:color w:val="000000"/>
        </w:rPr>
        <w:t>: eaax2941 [PMID: 32095517 DOI: 10.1126/sciadv.aax2941]</w:t>
      </w:r>
    </w:p>
    <w:p w14:paraId="5E3E31DA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lastRenderedPageBreak/>
        <w:t xml:space="preserve">88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Zuccaro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MV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Xu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, Mitchell C, Marin D, Zimmerman R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Ran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B, Weinstein E, King RT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Palmerol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KL, Smith ME, Tsang SH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oland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R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Jasin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M, Lobo R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Treff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N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Egli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D. Allele-Specific Chromosome Removal after Cas9 Cleavage in Human Embryos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>Cell</w:t>
      </w:r>
      <w:r w:rsidRPr="001A027B">
        <w:rPr>
          <w:rFonts w:ascii="Book Antiqua" w:eastAsia="Book Antiqua" w:hAnsi="Book Antiqua" w:cs="Book Antiqua"/>
          <w:color w:val="000000"/>
        </w:rPr>
        <w:t xml:space="preserve"> 2020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83</w:t>
      </w:r>
      <w:r w:rsidRPr="001A027B">
        <w:rPr>
          <w:rFonts w:ascii="Book Antiqua" w:eastAsia="Book Antiqua" w:hAnsi="Book Antiqua" w:cs="Book Antiqua"/>
          <w:color w:val="000000"/>
        </w:rPr>
        <w:t>: 1650-1664.e15 [PMID: 33125898 DOI: 10.1016/j.cell.2020.10.025]</w:t>
      </w:r>
    </w:p>
    <w:p w14:paraId="130B67B1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89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Li SY</w:t>
      </w:r>
      <w:r w:rsidRPr="001A027B">
        <w:rPr>
          <w:rFonts w:ascii="Book Antiqua" w:eastAsia="Book Antiqua" w:hAnsi="Book Antiqua" w:cs="Book Antiqua"/>
          <w:color w:val="000000"/>
        </w:rPr>
        <w:t xml:space="preserve">, Cheng QX, Wang JM, Li XY, Zhang ZL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Gao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, Cao RB, Zhao GP, Wang J. CRISPR-Cas12a-assisted nucleic acid detection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Cell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Discov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8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4</w:t>
      </w:r>
      <w:r w:rsidRPr="001A027B">
        <w:rPr>
          <w:rFonts w:ascii="Book Antiqua" w:eastAsia="Book Antiqua" w:hAnsi="Book Antiqua" w:cs="Book Antiqua"/>
          <w:color w:val="000000"/>
        </w:rPr>
        <w:t>: 20 [PMID: 29707234 DOI: 10.1038/s41421-018-0028-z]</w:t>
      </w:r>
    </w:p>
    <w:p w14:paraId="3795AF91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90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Li Y</w:t>
      </w:r>
      <w:r w:rsidRPr="001A027B">
        <w:rPr>
          <w:rFonts w:ascii="Book Antiqua" w:eastAsia="Book Antiqua" w:hAnsi="Book Antiqua" w:cs="Book Antiqua"/>
          <w:color w:val="000000"/>
        </w:rPr>
        <w:t>, Li S, Wang J, Liu G. CRISPR/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Cas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Systems towards Next-Generation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Biosensing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Trends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Biotechn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9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7</w:t>
      </w:r>
      <w:r w:rsidRPr="001A027B">
        <w:rPr>
          <w:rFonts w:ascii="Book Antiqua" w:eastAsia="Book Antiqua" w:hAnsi="Book Antiqua" w:cs="Book Antiqua"/>
          <w:color w:val="000000"/>
        </w:rPr>
        <w:t>: 730-743 [PMID: 30654914 DOI: 10.1016/j.tibtech.2018.12.005]</w:t>
      </w:r>
    </w:p>
    <w:p w14:paraId="047D2559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1A027B">
        <w:rPr>
          <w:rFonts w:ascii="Book Antiqua" w:eastAsia="Book Antiqua" w:hAnsi="Book Antiqua" w:cs="Book Antiqua"/>
          <w:color w:val="000000"/>
        </w:rPr>
        <w:t xml:space="preserve">91 </w:t>
      </w:r>
      <w:proofErr w:type="spellStart"/>
      <w:r w:rsidRPr="001A027B">
        <w:rPr>
          <w:rFonts w:ascii="Book Antiqua" w:eastAsia="Book Antiqua" w:hAnsi="Book Antiqua" w:cs="Book Antiqua"/>
          <w:b/>
          <w:bCs/>
          <w:color w:val="000000"/>
        </w:rPr>
        <w:t>Barrangou</w:t>
      </w:r>
      <w:proofErr w:type="spellEnd"/>
      <w:r w:rsidRPr="001A027B">
        <w:rPr>
          <w:rFonts w:ascii="Book Antiqua" w:eastAsia="Book Antiqua" w:hAnsi="Book Antiqua" w:cs="Book Antiqua"/>
          <w:b/>
          <w:bCs/>
          <w:color w:val="000000"/>
        </w:rPr>
        <w:t xml:space="preserve"> R</w:t>
      </w:r>
      <w:r w:rsidRPr="001A027B">
        <w:rPr>
          <w:rFonts w:ascii="Book Antiqua" w:eastAsia="Book Antiqua" w:hAnsi="Book Antiqua" w:cs="Book Antiqua"/>
          <w:color w:val="000000"/>
        </w:rPr>
        <w:t xml:space="preserve">,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Doudna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JA. Applications of CRISPR technologies in research and beyond. </w:t>
      </w:r>
      <w:r w:rsidRPr="001A027B">
        <w:rPr>
          <w:rFonts w:ascii="Book Antiqua" w:eastAsia="Book Antiqua" w:hAnsi="Book Antiqua" w:cs="Book Antiqua"/>
          <w:i/>
          <w:iCs/>
          <w:color w:val="000000"/>
        </w:rPr>
        <w:t xml:space="preserve">Nat </w:t>
      </w:r>
      <w:proofErr w:type="spellStart"/>
      <w:r w:rsidRPr="001A027B">
        <w:rPr>
          <w:rFonts w:ascii="Book Antiqua" w:eastAsia="Book Antiqua" w:hAnsi="Book Antiqua" w:cs="Book Antiqua"/>
          <w:i/>
          <w:iCs/>
          <w:color w:val="000000"/>
        </w:rPr>
        <w:t>Biotechnol</w:t>
      </w:r>
      <w:proofErr w:type="spellEnd"/>
      <w:r w:rsidRPr="001A027B">
        <w:rPr>
          <w:rFonts w:ascii="Book Antiqua" w:eastAsia="Book Antiqua" w:hAnsi="Book Antiqua" w:cs="Book Antiqua"/>
          <w:color w:val="000000"/>
        </w:rPr>
        <w:t xml:space="preserve"> 2016;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34</w:t>
      </w:r>
      <w:r w:rsidRPr="001A027B">
        <w:rPr>
          <w:rFonts w:ascii="Book Antiqua" w:eastAsia="Book Antiqua" w:hAnsi="Book Antiqua" w:cs="Book Antiqua"/>
          <w:color w:val="000000"/>
        </w:rPr>
        <w:t>: 933-941 [PMID: 27606440 DOI: 10.1038/nbt.3659]</w:t>
      </w:r>
    </w:p>
    <w:p w14:paraId="2EAF18C0" w14:textId="77777777" w:rsidR="008001A4" w:rsidRPr="001A027B" w:rsidRDefault="008001A4" w:rsidP="001A027B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  <w:sectPr w:rsidR="008001A4" w:rsidRPr="001A027B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F8D8EBD" w14:textId="46C92C23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64A9BA55" w14:textId="6F901904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bCs/>
          <w:color w:val="000000"/>
        </w:rPr>
        <w:t>Conflict-of-interest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E73F38" w:rsidRPr="001A027B">
        <w:rPr>
          <w:rFonts w:ascii="Book Antiqua" w:eastAsia="Book Antiqua" w:hAnsi="Book Antiqua" w:cs="Book Antiqua"/>
          <w:color w:val="000000"/>
        </w:rPr>
        <w:t>The authors declare that they have no conflict of interest.</w:t>
      </w:r>
    </w:p>
    <w:p w14:paraId="5E5E2844" w14:textId="77777777" w:rsidR="00A77B3E" w:rsidRPr="001A027B" w:rsidRDefault="00A77B3E" w:rsidP="001A027B">
      <w:pPr>
        <w:spacing w:line="360" w:lineRule="auto"/>
        <w:jc w:val="both"/>
        <w:rPr>
          <w:rFonts w:ascii="Book Antiqua" w:hAnsi="Book Antiqua"/>
        </w:rPr>
      </w:pPr>
    </w:p>
    <w:p w14:paraId="5D3BAD4A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rtic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pen-acces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rtic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a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a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lec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-hou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dito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ful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eer-review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tern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viewers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tribu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ccordanc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it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ea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ommon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ttribu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Pr="001A027B">
        <w:rPr>
          <w:rFonts w:ascii="Book Antiqua" w:eastAsia="Book Antiqua" w:hAnsi="Book Antiqua" w:cs="Book Antiqua"/>
          <w:color w:val="000000"/>
        </w:rPr>
        <w:t>NonCommercial</w:t>
      </w:r>
      <w:proofErr w:type="spell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C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Y-N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4.0)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icens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hich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ermit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ther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o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stribute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mix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dapt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uil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p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ork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n-commercially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licen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i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riva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ork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ifferen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erms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vid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origin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work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roper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i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th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s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is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n-commercial.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ee: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https://creativecommons.org/Licenses/by-nc/4.0/</w:t>
      </w:r>
    </w:p>
    <w:p w14:paraId="5573E1FF" w14:textId="77777777" w:rsidR="00A77B3E" w:rsidRPr="001A027B" w:rsidRDefault="00A77B3E" w:rsidP="001A027B">
      <w:pPr>
        <w:spacing w:line="360" w:lineRule="auto"/>
        <w:jc w:val="both"/>
        <w:rPr>
          <w:rFonts w:ascii="Book Antiqua" w:hAnsi="Book Antiqua"/>
        </w:rPr>
      </w:pPr>
    </w:p>
    <w:p w14:paraId="59B1E5FA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color w:val="000000"/>
        </w:rPr>
        <w:t>Provenance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peer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review: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Unsolici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rticle;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xternall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pe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viewed.</w:t>
      </w:r>
    </w:p>
    <w:p w14:paraId="18D088B5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color w:val="000000"/>
        </w:rPr>
        <w:t>Peer-review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model: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ingl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lind</w:t>
      </w:r>
    </w:p>
    <w:p w14:paraId="131935EA" w14:textId="77777777" w:rsidR="00A77B3E" w:rsidRPr="001A027B" w:rsidRDefault="00A77B3E" w:rsidP="001A027B">
      <w:pPr>
        <w:spacing w:line="360" w:lineRule="auto"/>
        <w:jc w:val="both"/>
        <w:rPr>
          <w:rFonts w:ascii="Book Antiqua" w:hAnsi="Book Antiqua"/>
        </w:rPr>
      </w:pPr>
    </w:p>
    <w:p w14:paraId="4936014A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color w:val="000000"/>
        </w:rPr>
        <w:t>Peer-review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started: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Novemb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3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2021</w:t>
      </w:r>
    </w:p>
    <w:p w14:paraId="37DC3EF6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color w:val="000000"/>
        </w:rPr>
        <w:t>First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decision: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ecemb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27,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2021</w:t>
      </w:r>
    </w:p>
    <w:p w14:paraId="17683D5C" w14:textId="3D017B3F" w:rsidR="00A77B3E" w:rsidRPr="001A027B" w:rsidRDefault="004F2356" w:rsidP="001A027B">
      <w:pPr>
        <w:spacing w:line="360" w:lineRule="auto"/>
        <w:jc w:val="both"/>
        <w:rPr>
          <w:rFonts w:ascii="Book Antiqua" w:hAnsi="Book Antiqua"/>
          <w:lang w:eastAsia="zh-CN"/>
        </w:rPr>
      </w:pPr>
      <w:r w:rsidRPr="001A027B">
        <w:rPr>
          <w:rFonts w:ascii="Book Antiqua" w:eastAsia="Book Antiqua" w:hAnsi="Book Antiqua" w:cs="Book Antiqua"/>
          <w:b/>
          <w:color w:val="000000"/>
        </w:rPr>
        <w:t>Article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press: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DD4A5E" w:rsidRPr="009C71B3">
        <w:rPr>
          <w:rFonts w:ascii="Book Antiqua" w:eastAsia="Book Antiqua" w:hAnsi="Book Antiqua" w:cs="Book Antiqua"/>
          <w:bCs/>
          <w:color w:val="000000"/>
        </w:rPr>
        <w:t>April 24, 2022</w:t>
      </w:r>
    </w:p>
    <w:p w14:paraId="1506ABAC" w14:textId="77777777" w:rsidR="00A77B3E" w:rsidRPr="001A027B" w:rsidRDefault="00A77B3E" w:rsidP="001A027B">
      <w:pPr>
        <w:spacing w:line="360" w:lineRule="auto"/>
        <w:jc w:val="both"/>
        <w:rPr>
          <w:rFonts w:ascii="Book Antiqua" w:hAnsi="Book Antiqua"/>
        </w:rPr>
      </w:pPr>
    </w:p>
    <w:p w14:paraId="3BF49045" w14:textId="588588C1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color w:val="000000"/>
        </w:rPr>
        <w:t>Specialty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type: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iochemistr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134E13" w:rsidRPr="001A027B">
        <w:rPr>
          <w:rFonts w:ascii="Book Antiqua" w:eastAsia="Book Antiqua" w:hAnsi="Book Antiqua" w:cs="Book Antiqua"/>
          <w:color w:val="000000"/>
        </w:rPr>
        <w:t>nd molecular biology</w:t>
      </w:r>
    </w:p>
    <w:p w14:paraId="304F760B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color w:val="000000"/>
        </w:rPr>
        <w:t>Country/Territory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origin: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hina</w:t>
      </w:r>
    </w:p>
    <w:p w14:paraId="737048B4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b/>
          <w:color w:val="000000"/>
        </w:rPr>
        <w:t>Peer-review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report’s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scientific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quality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35A210E3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color w:val="000000"/>
        </w:rPr>
        <w:t>Grad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Excellent):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0</w:t>
      </w:r>
    </w:p>
    <w:p w14:paraId="256E92BB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color w:val="000000"/>
        </w:rPr>
        <w:t>Grad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Ver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good):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B</w:t>
      </w:r>
    </w:p>
    <w:p w14:paraId="1DFFE79A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color w:val="000000"/>
        </w:rPr>
        <w:t>Grad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Good):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</w:t>
      </w:r>
    </w:p>
    <w:p w14:paraId="7D64C659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color w:val="000000"/>
        </w:rPr>
        <w:t>Grad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Fair):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0</w:t>
      </w:r>
    </w:p>
    <w:p w14:paraId="1E1A4882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/>
        </w:rPr>
      </w:pPr>
      <w:r w:rsidRPr="001A027B">
        <w:rPr>
          <w:rFonts w:ascii="Book Antiqua" w:eastAsia="Book Antiqua" w:hAnsi="Book Antiqua" w:cs="Book Antiqua"/>
          <w:color w:val="000000"/>
        </w:rPr>
        <w:t>Grad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(Poor):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0</w:t>
      </w:r>
    </w:p>
    <w:p w14:paraId="715C6696" w14:textId="77777777" w:rsidR="00A77B3E" w:rsidRPr="001A027B" w:rsidRDefault="00A77B3E" w:rsidP="001A027B">
      <w:pPr>
        <w:spacing w:line="360" w:lineRule="auto"/>
        <w:jc w:val="both"/>
        <w:rPr>
          <w:rFonts w:ascii="Book Antiqua" w:hAnsi="Book Antiqua"/>
        </w:rPr>
      </w:pPr>
    </w:p>
    <w:p w14:paraId="00D86DA6" w14:textId="7B0DA58A" w:rsidR="00A77B3E" w:rsidRDefault="004F2356" w:rsidP="001A027B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  <w:r w:rsidRPr="001A027B">
        <w:rPr>
          <w:rFonts w:ascii="Book Antiqua" w:eastAsia="Book Antiqua" w:hAnsi="Book Antiqua" w:cs="Book Antiqua"/>
          <w:b/>
          <w:color w:val="000000"/>
        </w:rPr>
        <w:t>P-Reviewer: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proofErr w:type="spellStart"/>
      <w:r w:rsidR="00B97709" w:rsidRPr="001A027B">
        <w:rPr>
          <w:rFonts w:ascii="Book Antiqua" w:eastAsia="Book Antiqua" w:hAnsi="Book Antiqua" w:cs="Book Antiqua"/>
          <w:color w:val="000000"/>
        </w:rPr>
        <w:t>Asmamaw</w:t>
      </w:r>
      <w:proofErr w:type="spellEnd"/>
      <w:r w:rsidR="00B97709" w:rsidRPr="001A027B">
        <w:rPr>
          <w:rFonts w:ascii="Book Antiqua" w:eastAsia="Book Antiqua" w:hAnsi="Book Antiqua" w:cs="Book Antiqua"/>
          <w:color w:val="000000"/>
        </w:rPr>
        <w:t xml:space="preserve"> M, Ethiopia; Cho YS, South Korea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S-Editor: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he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YL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L-Editor: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090E58" w:rsidRPr="001A027B">
        <w:rPr>
          <w:rFonts w:ascii="Book Antiqua" w:eastAsia="Book Antiqua" w:hAnsi="Book Antiqua" w:cs="Book Antiqua"/>
          <w:color w:val="000000"/>
        </w:rPr>
        <w:t xml:space="preserve">Webster JR </w:t>
      </w:r>
      <w:r w:rsidRPr="001A027B">
        <w:rPr>
          <w:rFonts w:ascii="Book Antiqua" w:eastAsia="Book Antiqua" w:hAnsi="Book Antiqua" w:cs="Book Antiqua"/>
          <w:b/>
          <w:color w:val="000000"/>
        </w:rPr>
        <w:t>P-Editor: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1A027B" w:rsidRPr="001A027B">
        <w:rPr>
          <w:rFonts w:ascii="Book Antiqua" w:eastAsia="Book Antiqua" w:hAnsi="Book Antiqua" w:cs="Book Antiqua"/>
          <w:color w:val="000000"/>
        </w:rPr>
        <w:t>Chen YL</w:t>
      </w:r>
    </w:p>
    <w:p w14:paraId="58B99E11" w14:textId="77777777" w:rsidR="001A027B" w:rsidRPr="001A027B" w:rsidRDefault="001A027B" w:rsidP="001A027B">
      <w:pPr>
        <w:spacing w:line="360" w:lineRule="auto"/>
        <w:jc w:val="both"/>
        <w:rPr>
          <w:rFonts w:ascii="Book Antiqua" w:hAnsi="Book Antiqua"/>
          <w:lang w:eastAsia="zh-CN"/>
        </w:rPr>
        <w:sectPr w:rsidR="001A027B" w:rsidRPr="001A027B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9F3352D" w14:textId="77777777" w:rsidR="00A77B3E" w:rsidRPr="001A027B" w:rsidRDefault="004F2356" w:rsidP="001A027B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  <w:r w:rsidRPr="001A027B"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color w:val="000000"/>
        </w:rPr>
        <w:t>Legends</w:t>
      </w:r>
    </w:p>
    <w:p w14:paraId="524BB7D8" w14:textId="6CFD695A" w:rsidR="006872AC" w:rsidRPr="001A027B" w:rsidRDefault="00DE4738" w:rsidP="001A027B">
      <w:pPr>
        <w:spacing w:line="360" w:lineRule="auto"/>
        <w:jc w:val="both"/>
        <w:rPr>
          <w:rFonts w:ascii="Book Antiqua" w:hAnsi="Book Antiqua"/>
          <w:lang w:eastAsia="zh-CN"/>
        </w:rPr>
      </w:pPr>
      <w:bookmarkStart w:id="0" w:name="_GoBack"/>
      <w:r>
        <w:rPr>
          <w:rFonts w:ascii="Book Antiqua" w:hAnsi="Book Antiqua"/>
          <w:noProof/>
          <w:lang w:eastAsia="zh-CN"/>
        </w:rPr>
        <w:drawing>
          <wp:inline distT="0" distB="0" distL="0" distR="0" wp14:anchorId="50BF8905" wp14:editId="0D346476">
            <wp:extent cx="5581193" cy="4884933"/>
            <wp:effectExtent l="0" t="0" r="635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72929-g001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81193" cy="48849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0"/>
    </w:p>
    <w:p w14:paraId="3DD8BD29" w14:textId="5A2D169E" w:rsidR="00A77B3E" w:rsidRPr="008E3B51" w:rsidRDefault="006872AC" w:rsidP="001A027B">
      <w:pPr>
        <w:spacing w:line="360" w:lineRule="auto"/>
        <w:jc w:val="both"/>
        <w:rPr>
          <w:rFonts w:ascii="Book Antiqua" w:hAnsi="Book Antiqua"/>
          <w:b/>
          <w:lang w:eastAsia="zh-CN"/>
        </w:rPr>
      </w:pPr>
      <w:r w:rsidRPr="001A027B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6529E5" w:rsidRPr="001A027B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b/>
          <w:bCs/>
          <w:color w:val="000000"/>
        </w:rPr>
        <w:t>1</w:t>
      </w:r>
      <w:r w:rsidR="006529E5" w:rsidRPr="001A027B">
        <w:rPr>
          <w:rFonts w:ascii="Book Antiqua" w:hAnsi="Book Antiqua" w:cs="Book Antiqua"/>
          <w:b/>
          <w:bCs/>
          <w:color w:val="000000"/>
          <w:lang w:eastAsia="zh-CN"/>
        </w:rPr>
        <w:t xml:space="preserve"> </w:t>
      </w:r>
      <w:r w:rsidR="004F2356" w:rsidRPr="001A027B">
        <w:rPr>
          <w:rFonts w:ascii="Book Antiqua" w:eastAsia="Book Antiqua" w:hAnsi="Book Antiqua" w:cs="Book Antiqua"/>
          <w:b/>
          <w:color w:val="000000"/>
        </w:rPr>
        <w:t>Collateral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b/>
          <w:color w:val="000000"/>
        </w:rPr>
        <w:t>activity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b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b/>
          <w:color w:val="000000"/>
        </w:rPr>
        <w:t>Cas9,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b/>
          <w:color w:val="000000"/>
        </w:rPr>
        <w:t>Cas12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b/>
          <w:color w:val="000000"/>
        </w:rPr>
        <w:t>and</w:t>
      </w:r>
      <w:r w:rsidR="006529E5" w:rsidRPr="001A027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F2356" w:rsidRPr="001A027B">
        <w:rPr>
          <w:rFonts w:ascii="Book Antiqua" w:eastAsia="Book Antiqua" w:hAnsi="Book Antiqua" w:cs="Book Antiqua"/>
          <w:b/>
          <w:color w:val="000000"/>
        </w:rPr>
        <w:t>Cas13.</w:t>
      </w:r>
      <w:r w:rsidR="008E3B51" w:rsidRPr="009C71B3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8E3B51" w:rsidRPr="001A027B">
        <w:rPr>
          <w:rFonts w:ascii="Book Antiqua" w:eastAsia="Book Antiqua" w:hAnsi="Book Antiqua" w:cs="Book Antiqua"/>
          <w:color w:val="000000"/>
        </w:rPr>
        <w:t>PAM</w:t>
      </w:r>
      <w:r w:rsidR="008E3B51">
        <w:rPr>
          <w:rFonts w:ascii="Book Antiqua" w:hAnsi="Book Antiqua" w:cs="Book Antiqua" w:hint="eastAsia"/>
          <w:color w:val="000000"/>
          <w:lang w:eastAsia="zh-CN"/>
        </w:rPr>
        <w:t xml:space="preserve">: </w:t>
      </w:r>
      <w:proofErr w:type="spellStart"/>
      <w:r w:rsidR="008E3B51">
        <w:rPr>
          <w:rFonts w:ascii="Book Antiqua" w:hAnsi="Book Antiqua" w:cs="Book Antiqua" w:hint="eastAsia"/>
          <w:color w:val="000000"/>
          <w:lang w:eastAsia="zh-CN"/>
        </w:rPr>
        <w:t>P</w:t>
      </w:r>
      <w:r w:rsidR="008E3B51" w:rsidRPr="001A027B">
        <w:rPr>
          <w:rFonts w:ascii="Book Antiqua" w:eastAsia="Book Antiqua" w:hAnsi="Book Antiqua" w:cs="Book Antiqua"/>
          <w:color w:val="000000"/>
        </w:rPr>
        <w:t>rotospacer</w:t>
      </w:r>
      <w:proofErr w:type="spellEnd"/>
      <w:r w:rsidR="008E3B51" w:rsidRPr="001A027B">
        <w:rPr>
          <w:rFonts w:ascii="Book Antiqua" w:eastAsia="Book Antiqua" w:hAnsi="Book Antiqua" w:cs="Book Antiqua"/>
          <w:color w:val="000000"/>
        </w:rPr>
        <w:t xml:space="preserve"> adjacent motif</w:t>
      </w:r>
      <w:r w:rsidR="008E3B51">
        <w:rPr>
          <w:rFonts w:ascii="Book Antiqua" w:hAnsi="Book Antiqua" w:cs="Book Antiqua" w:hint="eastAsia"/>
          <w:color w:val="000000"/>
          <w:lang w:eastAsia="zh-CN"/>
        </w:rPr>
        <w:t>;</w:t>
      </w:r>
      <w:r w:rsidR="008E3B51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 w:rsidR="008E3B51" w:rsidRPr="001A027B">
        <w:rPr>
          <w:rFonts w:ascii="Book Antiqua" w:eastAsia="Book Antiqua" w:hAnsi="Book Antiqua" w:cs="Book Antiqua"/>
          <w:color w:val="000000"/>
        </w:rPr>
        <w:t>dsDNA</w:t>
      </w:r>
      <w:proofErr w:type="spellEnd"/>
      <w:r w:rsidR="008E3B51">
        <w:rPr>
          <w:rFonts w:ascii="Book Antiqua" w:hAnsi="Book Antiqua" w:cs="Book Antiqua" w:hint="eastAsia"/>
          <w:color w:val="000000"/>
          <w:lang w:eastAsia="zh-CN"/>
        </w:rPr>
        <w:t>:</w:t>
      </w:r>
      <w:r w:rsidR="008E3B51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8E3B51">
        <w:rPr>
          <w:rFonts w:ascii="Book Antiqua" w:hAnsi="Book Antiqua" w:cs="Book Antiqua" w:hint="eastAsia"/>
          <w:color w:val="000000"/>
          <w:lang w:eastAsia="zh-CN"/>
        </w:rPr>
        <w:t>D</w:t>
      </w:r>
      <w:r w:rsidR="008E3B51" w:rsidRPr="001A027B">
        <w:rPr>
          <w:rFonts w:ascii="Book Antiqua" w:eastAsia="Book Antiqua" w:hAnsi="Book Antiqua" w:cs="Book Antiqua"/>
          <w:color w:val="000000"/>
        </w:rPr>
        <w:t>ouble-stranded DNA</w:t>
      </w:r>
      <w:r w:rsidR="008E3B51">
        <w:rPr>
          <w:rFonts w:ascii="Book Antiqua" w:hAnsi="Book Antiqua" w:cs="Book Antiqua" w:hint="eastAsia"/>
          <w:color w:val="000000"/>
          <w:lang w:eastAsia="zh-CN"/>
        </w:rPr>
        <w:t xml:space="preserve">; </w:t>
      </w:r>
      <w:proofErr w:type="spellStart"/>
      <w:r w:rsidR="008E3B51" w:rsidRPr="001A027B">
        <w:rPr>
          <w:rFonts w:ascii="Book Antiqua" w:eastAsia="Book Antiqua" w:hAnsi="Book Antiqua" w:cs="Book Antiqua"/>
          <w:color w:val="000000"/>
        </w:rPr>
        <w:t>ssDNA</w:t>
      </w:r>
      <w:proofErr w:type="spellEnd"/>
      <w:r w:rsidR="008E3B51" w:rsidRPr="001A027B">
        <w:rPr>
          <w:rFonts w:ascii="Book Antiqua" w:hAnsi="Book Antiqua" w:cs="Book Antiqua"/>
          <w:color w:val="000000"/>
          <w:lang w:eastAsia="zh-CN"/>
        </w:rPr>
        <w:t>: S</w:t>
      </w:r>
      <w:r w:rsidR="008E3B51" w:rsidRPr="001A027B">
        <w:rPr>
          <w:rFonts w:ascii="Book Antiqua" w:eastAsia="Book Antiqua" w:hAnsi="Book Antiqua" w:cs="Book Antiqua"/>
          <w:color w:val="000000"/>
        </w:rPr>
        <w:t>ingle-stranded DNA</w:t>
      </w:r>
      <w:r w:rsidR="008E3B51">
        <w:rPr>
          <w:rFonts w:ascii="Book Antiqua" w:hAnsi="Book Antiqua" w:cs="Book Antiqua" w:hint="eastAsia"/>
          <w:color w:val="000000"/>
          <w:lang w:eastAsia="zh-CN"/>
        </w:rPr>
        <w:t xml:space="preserve">; </w:t>
      </w:r>
      <w:proofErr w:type="spellStart"/>
      <w:r w:rsidR="008E3B51" w:rsidRPr="001A027B">
        <w:rPr>
          <w:rFonts w:ascii="Book Antiqua" w:eastAsia="Book Antiqua" w:hAnsi="Book Antiqua" w:cs="Book Antiqua"/>
          <w:color w:val="000000"/>
        </w:rPr>
        <w:t>crRNA</w:t>
      </w:r>
      <w:proofErr w:type="spellEnd"/>
      <w:r w:rsidR="008E3B51">
        <w:rPr>
          <w:rFonts w:ascii="Book Antiqua" w:hAnsi="Book Antiqua" w:cs="Book Antiqua" w:hint="eastAsia"/>
          <w:color w:val="000000"/>
          <w:lang w:eastAsia="zh-CN"/>
        </w:rPr>
        <w:t>:</w:t>
      </w:r>
      <w:r w:rsidR="008E3B51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8E3B51" w:rsidRPr="001A027B">
        <w:rPr>
          <w:rFonts w:ascii="Book Antiqua" w:eastAsia="DengXian" w:hAnsi="Book Antiqua"/>
          <w:lang w:eastAsia="zh-CN"/>
        </w:rPr>
        <w:t>Clustered regularly interspaced short palindromic repeats</w:t>
      </w:r>
      <w:r w:rsidR="008E3B51" w:rsidRPr="001A027B">
        <w:rPr>
          <w:rFonts w:ascii="Book Antiqua" w:eastAsia="Book Antiqua" w:hAnsi="Book Antiqua" w:cs="Book Antiqua"/>
          <w:color w:val="000000"/>
        </w:rPr>
        <w:t xml:space="preserve"> RNAs</w:t>
      </w:r>
      <w:r w:rsidR="008E3B51">
        <w:rPr>
          <w:rFonts w:ascii="Book Antiqua" w:hAnsi="Book Antiqua" w:cs="Book Antiqua" w:hint="eastAsia"/>
          <w:color w:val="000000"/>
          <w:lang w:eastAsia="zh-CN"/>
        </w:rPr>
        <w:t xml:space="preserve">; </w:t>
      </w:r>
      <w:r w:rsidR="008E3B51" w:rsidRPr="001A027B">
        <w:rPr>
          <w:rFonts w:ascii="Book Antiqua" w:eastAsia="Book Antiqua" w:hAnsi="Book Antiqua" w:cs="Book Antiqua"/>
          <w:color w:val="000000"/>
        </w:rPr>
        <w:t>HEPN</w:t>
      </w:r>
      <w:r w:rsidR="008E3B51">
        <w:rPr>
          <w:rFonts w:ascii="Book Antiqua" w:hAnsi="Book Antiqua" w:cs="Book Antiqua" w:hint="eastAsia"/>
          <w:color w:val="000000"/>
          <w:lang w:eastAsia="zh-CN"/>
        </w:rPr>
        <w:t>:</w:t>
      </w:r>
      <w:r w:rsidR="008E3B51" w:rsidRPr="001A027B">
        <w:rPr>
          <w:rFonts w:ascii="Book Antiqua" w:eastAsia="Book Antiqua" w:hAnsi="Book Antiqua" w:cs="Book Antiqua"/>
          <w:color w:val="000000"/>
        </w:rPr>
        <w:t xml:space="preserve"> Higher Eukaryotes and Prokaryotes Nucleotide-binding</w:t>
      </w:r>
      <w:r w:rsidR="008E3B51">
        <w:rPr>
          <w:rFonts w:ascii="Book Antiqua" w:hAnsi="Book Antiqua" w:cs="Book Antiqua" w:hint="eastAsia"/>
          <w:color w:val="000000"/>
          <w:lang w:eastAsia="zh-CN"/>
        </w:rPr>
        <w:t>.</w:t>
      </w:r>
    </w:p>
    <w:p w14:paraId="3EDDAE67" w14:textId="77777777" w:rsidR="006872AC" w:rsidRPr="001A027B" w:rsidRDefault="006872AC" w:rsidP="001A027B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  <w:sectPr w:rsidR="006872AC" w:rsidRPr="001A027B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E71DBC0" w14:textId="1980A2B1" w:rsidR="006872AC" w:rsidRPr="001A027B" w:rsidRDefault="006872AC" w:rsidP="001A027B">
      <w:pPr>
        <w:spacing w:line="360" w:lineRule="auto"/>
        <w:jc w:val="both"/>
        <w:rPr>
          <w:rFonts w:ascii="Book Antiqua" w:hAnsi="Book Antiqua"/>
          <w:b/>
          <w:color w:val="000000"/>
        </w:rPr>
      </w:pPr>
      <w:bookmarkStart w:id="1" w:name="_Hlk85138316"/>
      <w:r w:rsidRPr="001A027B">
        <w:rPr>
          <w:rFonts w:ascii="Book Antiqua" w:hAnsi="Book Antiqua"/>
          <w:b/>
          <w:color w:val="000000"/>
        </w:rPr>
        <w:lastRenderedPageBreak/>
        <w:t>Table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Pr="001A027B">
        <w:rPr>
          <w:rFonts w:ascii="Book Antiqua" w:hAnsi="Book Antiqua"/>
          <w:b/>
          <w:color w:val="000000"/>
        </w:rPr>
        <w:t>1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Pr="001A027B">
        <w:rPr>
          <w:rFonts w:ascii="Book Antiqua" w:hAnsi="Book Antiqua"/>
          <w:b/>
          <w:color w:val="000000"/>
        </w:rPr>
        <w:t>Features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Pr="001A027B">
        <w:rPr>
          <w:rFonts w:ascii="Book Antiqua" w:hAnsi="Book Antiqua"/>
          <w:b/>
          <w:color w:val="000000"/>
        </w:rPr>
        <w:t>of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="004A0712" w:rsidRPr="001A027B">
        <w:rPr>
          <w:rFonts w:ascii="Book Antiqua" w:hAnsi="Book Antiqua"/>
          <w:b/>
          <w:color w:val="000000"/>
        </w:rPr>
        <w:t>clustered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="004A0712" w:rsidRPr="001A027B">
        <w:rPr>
          <w:rFonts w:ascii="Book Antiqua" w:hAnsi="Book Antiqua"/>
          <w:b/>
          <w:color w:val="000000"/>
        </w:rPr>
        <w:t>regularly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="004A0712" w:rsidRPr="001A027B">
        <w:rPr>
          <w:rFonts w:ascii="Book Antiqua" w:hAnsi="Book Antiqua"/>
          <w:b/>
          <w:color w:val="000000"/>
        </w:rPr>
        <w:t>interspaced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="004A0712" w:rsidRPr="001A027B">
        <w:rPr>
          <w:rFonts w:ascii="Book Antiqua" w:hAnsi="Book Antiqua"/>
          <w:b/>
          <w:color w:val="000000"/>
        </w:rPr>
        <w:t>short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="004A0712" w:rsidRPr="001A027B">
        <w:rPr>
          <w:rFonts w:ascii="Book Antiqua" w:hAnsi="Book Antiqua"/>
          <w:b/>
          <w:color w:val="000000"/>
        </w:rPr>
        <w:t>palindromic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="004A0712" w:rsidRPr="001A027B">
        <w:rPr>
          <w:rFonts w:ascii="Book Antiqua" w:hAnsi="Book Antiqua"/>
          <w:b/>
          <w:color w:val="000000"/>
        </w:rPr>
        <w:t>repeats/CRISPR-associated</w:t>
      </w:r>
      <w:r w:rsidR="006529E5" w:rsidRPr="001A027B">
        <w:rPr>
          <w:rFonts w:ascii="Book Antiqua" w:hAnsi="Book Antiqua"/>
          <w:b/>
          <w:color w:val="000000"/>
          <w:lang w:eastAsia="zh-CN"/>
        </w:rPr>
        <w:t xml:space="preserve"> </w:t>
      </w:r>
      <w:r w:rsidR="004A0712" w:rsidRPr="001A027B">
        <w:rPr>
          <w:rFonts w:ascii="Book Antiqua" w:hAnsi="Book Antiqua"/>
          <w:b/>
          <w:color w:val="000000"/>
          <w:lang w:eastAsia="zh-CN"/>
        </w:rPr>
        <w:t>s</w:t>
      </w:r>
      <w:r w:rsidRPr="001A027B">
        <w:rPr>
          <w:rFonts w:ascii="Book Antiqua" w:hAnsi="Book Antiqua"/>
          <w:b/>
          <w:color w:val="000000"/>
        </w:rPr>
        <w:t>ystem</w:t>
      </w:r>
    </w:p>
    <w:tbl>
      <w:tblPr>
        <w:tblW w:w="11924" w:type="dxa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949"/>
        <w:gridCol w:w="1915"/>
        <w:gridCol w:w="1150"/>
        <w:gridCol w:w="2315"/>
        <w:gridCol w:w="2869"/>
        <w:gridCol w:w="1310"/>
        <w:gridCol w:w="1416"/>
      </w:tblGrid>
      <w:tr w:rsidR="00840B30" w:rsidRPr="001A027B" w14:paraId="138CED3D" w14:textId="7863777D" w:rsidTr="00B9733F">
        <w:trPr>
          <w:trHeight w:val="397"/>
          <w:jc w:val="center"/>
        </w:trPr>
        <w:tc>
          <w:tcPr>
            <w:tcW w:w="2864" w:type="dxa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1084451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1A027B">
              <w:rPr>
                <w:rFonts w:ascii="Book Antiqua" w:hAnsi="Book Antiqua"/>
                <w:b/>
              </w:rPr>
              <w:t>CRISPR type</w:t>
            </w:r>
          </w:p>
        </w:tc>
        <w:tc>
          <w:tcPr>
            <w:tcW w:w="115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531C319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1A027B">
              <w:rPr>
                <w:rFonts w:ascii="Book Antiqua" w:hAnsi="Book Antiqua"/>
                <w:b/>
              </w:rPr>
              <w:t>Specific cleavage</w:t>
            </w:r>
          </w:p>
        </w:tc>
        <w:tc>
          <w:tcPr>
            <w:tcW w:w="2315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11670AC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1A027B">
              <w:rPr>
                <w:rFonts w:ascii="Book Antiqua" w:hAnsi="Book Antiqua"/>
                <w:b/>
              </w:rPr>
              <w:t>Collateral cleavage</w:t>
            </w:r>
          </w:p>
        </w:tc>
        <w:tc>
          <w:tcPr>
            <w:tcW w:w="286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4ED411E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1A027B">
              <w:rPr>
                <w:rFonts w:ascii="Book Antiqua" w:hAnsi="Book Antiqua"/>
                <w:b/>
              </w:rPr>
              <w:t>Secondary messenger</w:t>
            </w:r>
          </w:p>
        </w:tc>
        <w:tc>
          <w:tcPr>
            <w:tcW w:w="13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CE7CC13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  <w:b/>
              </w:rPr>
            </w:pPr>
            <w:r w:rsidRPr="001A027B">
              <w:rPr>
                <w:rFonts w:ascii="Book Antiqua" w:hAnsi="Book Antiqua"/>
                <w:b/>
              </w:rPr>
              <w:t>CRISPR inhibitors</w:t>
            </w:r>
          </w:p>
        </w:tc>
        <w:tc>
          <w:tcPr>
            <w:tcW w:w="1416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AEBFABC" w14:textId="61F95A6A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  <w:b/>
                <w:lang w:eastAsia="zh-CN"/>
              </w:rPr>
            </w:pPr>
            <w:r w:rsidRPr="001A027B">
              <w:rPr>
                <w:rFonts w:ascii="Book Antiqua" w:hAnsi="Book Antiqua"/>
                <w:b/>
                <w:lang w:eastAsia="zh-CN"/>
              </w:rPr>
              <w:t>Ref</w:t>
            </w:r>
            <w:r w:rsidR="001D63DF" w:rsidRPr="001A027B">
              <w:rPr>
                <w:rFonts w:ascii="Book Antiqua" w:hAnsi="Book Antiqua"/>
                <w:b/>
                <w:lang w:eastAsia="zh-CN"/>
              </w:rPr>
              <w:t>.</w:t>
            </w:r>
          </w:p>
        </w:tc>
      </w:tr>
      <w:tr w:rsidR="00DA1119" w:rsidRPr="001A027B" w14:paraId="04AB8136" w14:textId="69FECFBE" w:rsidTr="001F5CF4">
        <w:trPr>
          <w:trHeight w:val="397"/>
          <w:jc w:val="center"/>
        </w:trPr>
        <w:tc>
          <w:tcPr>
            <w:tcW w:w="949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0760C36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Class 1</w:t>
            </w:r>
          </w:p>
        </w:tc>
        <w:tc>
          <w:tcPr>
            <w:tcW w:w="1915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BBF3F4B" w14:textId="7FF28D0E" w:rsidR="00840B30" w:rsidRPr="001A027B" w:rsidRDefault="001A027B" w:rsidP="001A027B">
            <w:pPr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1A027B">
              <w:rPr>
                <w:rFonts w:ascii="Book Antiqua" w:hAnsi="Book Antiqua"/>
              </w:rPr>
              <w:t>I (Cas8)</w:t>
            </w:r>
          </w:p>
        </w:tc>
        <w:tc>
          <w:tcPr>
            <w:tcW w:w="11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2EC0B9F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DNA</w:t>
            </w:r>
          </w:p>
        </w:tc>
        <w:tc>
          <w:tcPr>
            <w:tcW w:w="2315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486917A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Not identified to date</w:t>
            </w:r>
          </w:p>
        </w:tc>
        <w:tc>
          <w:tcPr>
            <w:tcW w:w="2869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987D06F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Not identified to date</w:t>
            </w:r>
          </w:p>
        </w:tc>
        <w:tc>
          <w:tcPr>
            <w:tcW w:w="131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A54075D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Yes</w:t>
            </w:r>
          </w:p>
        </w:tc>
        <w:tc>
          <w:tcPr>
            <w:tcW w:w="1416" w:type="dxa"/>
            <w:tcBorders>
              <w:top w:val="single" w:sz="4" w:space="0" w:color="auto"/>
              <w:bottom w:val="nil"/>
            </w:tcBorders>
            <w:vAlign w:val="center"/>
          </w:tcPr>
          <w:p w14:paraId="6F7496DE" w14:textId="0480B22B" w:rsidR="00F67493" w:rsidRPr="001A027B" w:rsidRDefault="00871A6F" w:rsidP="001A027B">
            <w:pPr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1A027B">
              <w:rPr>
                <w:rFonts w:ascii="Book Antiqua" w:hAnsi="Book Antiqua"/>
                <w:lang w:eastAsia="zh-CN"/>
              </w:rPr>
              <w:t>[4]</w:t>
            </w:r>
          </w:p>
        </w:tc>
      </w:tr>
      <w:tr w:rsidR="00DA1119" w:rsidRPr="001A027B" w14:paraId="76B3E83C" w14:textId="66CCC399" w:rsidTr="001F5CF4">
        <w:trPr>
          <w:trHeight w:val="397"/>
          <w:jc w:val="center"/>
        </w:trPr>
        <w:tc>
          <w:tcPr>
            <w:tcW w:w="949" w:type="dxa"/>
            <w:vMerge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288A2FF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91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EE1FB30" w14:textId="7F7328D6" w:rsidR="00840B30" w:rsidRPr="001A027B" w:rsidRDefault="001A027B" w:rsidP="001A027B">
            <w:pPr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1A027B">
              <w:rPr>
                <w:rFonts w:ascii="Book Antiqua" w:hAnsi="Book Antiqua"/>
              </w:rPr>
              <w:t>III (Cas10)</w:t>
            </w:r>
          </w:p>
        </w:tc>
        <w:tc>
          <w:tcPr>
            <w:tcW w:w="11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E6E1F28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RNA</w:t>
            </w:r>
          </w:p>
        </w:tc>
        <w:tc>
          <w:tcPr>
            <w:tcW w:w="231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1ADF648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 xml:space="preserve">RNA, </w:t>
            </w:r>
            <w:proofErr w:type="spellStart"/>
            <w:r w:rsidRPr="001A027B">
              <w:rPr>
                <w:rFonts w:ascii="Book Antiqua" w:hAnsi="Book Antiqua"/>
              </w:rPr>
              <w:t>ssDNA</w:t>
            </w:r>
            <w:proofErr w:type="spellEnd"/>
          </w:p>
        </w:tc>
        <w:tc>
          <w:tcPr>
            <w:tcW w:w="286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9CDFD32" w14:textId="360E84D4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proofErr w:type="spellStart"/>
            <w:r w:rsidRPr="001A027B">
              <w:rPr>
                <w:rFonts w:ascii="Book Antiqua" w:hAnsi="Book Antiqua"/>
              </w:rPr>
              <w:t>cOA</w:t>
            </w:r>
            <w:proofErr w:type="spellEnd"/>
          </w:p>
        </w:tc>
        <w:tc>
          <w:tcPr>
            <w:tcW w:w="131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E776D95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Not identified to date</w:t>
            </w:r>
          </w:p>
        </w:tc>
        <w:tc>
          <w:tcPr>
            <w:tcW w:w="1416" w:type="dxa"/>
            <w:tcBorders>
              <w:top w:val="nil"/>
              <w:bottom w:val="nil"/>
            </w:tcBorders>
            <w:vAlign w:val="center"/>
          </w:tcPr>
          <w:p w14:paraId="5878B5A6" w14:textId="0FDF5133" w:rsidR="00840B30" w:rsidRPr="001A027B" w:rsidRDefault="00871A6F" w:rsidP="001A027B">
            <w:pPr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1A027B">
              <w:rPr>
                <w:rFonts w:ascii="Book Antiqua" w:hAnsi="Book Antiqua"/>
                <w:lang w:eastAsia="zh-CN"/>
              </w:rPr>
              <w:t>[6-8]</w:t>
            </w:r>
          </w:p>
        </w:tc>
      </w:tr>
      <w:tr w:rsidR="00DA1119" w:rsidRPr="001A027B" w14:paraId="3E61CC0A" w14:textId="29DD7ED1" w:rsidTr="001F5CF4">
        <w:trPr>
          <w:trHeight w:val="397"/>
          <w:jc w:val="center"/>
        </w:trPr>
        <w:tc>
          <w:tcPr>
            <w:tcW w:w="949" w:type="dxa"/>
            <w:vMerge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EE1306B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91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00B64FE" w14:textId="2FCA5031" w:rsidR="00840B30" w:rsidRPr="001A027B" w:rsidRDefault="001A027B" w:rsidP="001A027B">
            <w:pPr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1A027B">
              <w:rPr>
                <w:rFonts w:ascii="Book Antiqua" w:hAnsi="Book Antiqua"/>
              </w:rPr>
              <w:t>IV (Csf1)</w:t>
            </w:r>
          </w:p>
        </w:tc>
        <w:tc>
          <w:tcPr>
            <w:tcW w:w="11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02E424F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Not studied yet</w:t>
            </w:r>
          </w:p>
        </w:tc>
        <w:tc>
          <w:tcPr>
            <w:tcW w:w="231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9B2A8F6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Not studied yet</w:t>
            </w:r>
          </w:p>
        </w:tc>
        <w:tc>
          <w:tcPr>
            <w:tcW w:w="286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608E486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Not studied yet</w:t>
            </w:r>
          </w:p>
        </w:tc>
        <w:tc>
          <w:tcPr>
            <w:tcW w:w="131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E33A586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Not studied yet</w:t>
            </w:r>
          </w:p>
        </w:tc>
        <w:tc>
          <w:tcPr>
            <w:tcW w:w="1416" w:type="dxa"/>
            <w:tcBorders>
              <w:top w:val="nil"/>
              <w:bottom w:val="nil"/>
            </w:tcBorders>
            <w:vAlign w:val="center"/>
          </w:tcPr>
          <w:p w14:paraId="3156E5C7" w14:textId="42C28C6B" w:rsidR="00840B30" w:rsidRPr="001A027B" w:rsidRDefault="00871A6F" w:rsidP="001A027B">
            <w:pPr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1A027B">
              <w:rPr>
                <w:rFonts w:ascii="Book Antiqua" w:hAnsi="Book Antiqua"/>
                <w:lang w:eastAsia="zh-CN"/>
              </w:rPr>
              <w:t>[16]</w:t>
            </w:r>
          </w:p>
        </w:tc>
      </w:tr>
      <w:tr w:rsidR="00DA1119" w:rsidRPr="001A027B" w14:paraId="7F85EE4E" w14:textId="6DB9D291" w:rsidTr="001F5CF4">
        <w:trPr>
          <w:trHeight w:val="397"/>
          <w:jc w:val="center"/>
        </w:trPr>
        <w:tc>
          <w:tcPr>
            <w:tcW w:w="949" w:type="dxa"/>
            <w:vMerge w:val="restar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8DD649D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Class 2</w:t>
            </w:r>
          </w:p>
        </w:tc>
        <w:tc>
          <w:tcPr>
            <w:tcW w:w="191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069B1B9" w14:textId="1D3906E5" w:rsidR="00840B30" w:rsidRPr="001A027B" w:rsidRDefault="001A027B" w:rsidP="001A027B">
            <w:pPr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1A027B">
              <w:rPr>
                <w:rFonts w:ascii="Book Antiqua" w:hAnsi="Book Antiqua"/>
              </w:rPr>
              <w:t>II (Cas9)</w:t>
            </w:r>
          </w:p>
        </w:tc>
        <w:tc>
          <w:tcPr>
            <w:tcW w:w="11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1D40C7B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DNA</w:t>
            </w:r>
          </w:p>
        </w:tc>
        <w:tc>
          <w:tcPr>
            <w:tcW w:w="231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EEF9157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Not identified to date</w:t>
            </w:r>
          </w:p>
        </w:tc>
        <w:tc>
          <w:tcPr>
            <w:tcW w:w="286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7A79B76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Not identified to date</w:t>
            </w:r>
          </w:p>
        </w:tc>
        <w:tc>
          <w:tcPr>
            <w:tcW w:w="131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403C413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Yes</w:t>
            </w:r>
          </w:p>
        </w:tc>
        <w:tc>
          <w:tcPr>
            <w:tcW w:w="1416" w:type="dxa"/>
            <w:tcBorders>
              <w:top w:val="nil"/>
              <w:bottom w:val="nil"/>
            </w:tcBorders>
            <w:vAlign w:val="center"/>
          </w:tcPr>
          <w:p w14:paraId="0CCFE543" w14:textId="74DA9595" w:rsidR="00840B30" w:rsidRPr="001A027B" w:rsidRDefault="00871A6F" w:rsidP="001A027B">
            <w:pPr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1A027B">
              <w:rPr>
                <w:rFonts w:ascii="Book Antiqua" w:hAnsi="Book Antiqua"/>
                <w:lang w:eastAsia="zh-CN"/>
              </w:rPr>
              <w:t>[4</w:t>
            </w:r>
            <w:r w:rsidR="001A027B" w:rsidRPr="001A027B">
              <w:rPr>
                <w:rFonts w:ascii="Book Antiqua" w:hAnsi="Book Antiqua"/>
                <w:lang w:eastAsia="zh-CN"/>
              </w:rPr>
              <w:t>,</w:t>
            </w:r>
            <w:r w:rsidRPr="001A027B">
              <w:rPr>
                <w:rFonts w:ascii="Book Antiqua" w:hAnsi="Book Antiqua"/>
                <w:lang w:eastAsia="zh-CN"/>
              </w:rPr>
              <w:t>5</w:t>
            </w:r>
            <w:r w:rsidR="00DA6115" w:rsidRPr="001A027B">
              <w:rPr>
                <w:rFonts w:ascii="Book Antiqua" w:hAnsi="Book Antiqua"/>
                <w:lang w:eastAsia="zh-CN"/>
              </w:rPr>
              <w:t>,16-20</w:t>
            </w:r>
            <w:r w:rsidRPr="001A027B">
              <w:rPr>
                <w:rFonts w:ascii="Book Antiqua" w:hAnsi="Book Antiqua"/>
                <w:lang w:eastAsia="zh-CN"/>
              </w:rPr>
              <w:t>]</w:t>
            </w:r>
          </w:p>
        </w:tc>
      </w:tr>
      <w:tr w:rsidR="00DA1119" w:rsidRPr="001A027B" w14:paraId="54B63921" w14:textId="1E9AF410" w:rsidTr="001F5CF4">
        <w:trPr>
          <w:trHeight w:val="397"/>
          <w:jc w:val="center"/>
        </w:trPr>
        <w:tc>
          <w:tcPr>
            <w:tcW w:w="949" w:type="dxa"/>
            <w:vMerge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0142BA2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91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0DAC516" w14:textId="1E00BC00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1A027B">
              <w:rPr>
                <w:rFonts w:ascii="Book Antiqua" w:hAnsi="Book Antiqua"/>
              </w:rPr>
              <w:t>V</w:t>
            </w:r>
            <w:r w:rsidRPr="001A027B">
              <w:rPr>
                <w:rFonts w:ascii="Book Antiqua" w:hAnsi="Book Antiqua"/>
                <w:lang w:eastAsia="zh-CN"/>
              </w:rPr>
              <w:t xml:space="preserve"> </w:t>
            </w:r>
            <w:r w:rsidRPr="001A027B">
              <w:rPr>
                <w:rFonts w:ascii="Book Antiqua" w:hAnsi="Book Antiqua"/>
              </w:rPr>
              <w:t>(Cas12</w:t>
            </w:r>
            <w:r w:rsidRPr="001A027B">
              <w:rPr>
                <w:rFonts w:ascii="Book Antiqua" w:hAnsi="Book Antiqua"/>
                <w:lang w:eastAsia="zh-CN"/>
              </w:rPr>
              <w:t>,</w:t>
            </w:r>
            <w:r w:rsidRPr="001A027B">
              <w:rPr>
                <w:rFonts w:ascii="Book Antiqua" w:hAnsi="Book Antiqua"/>
              </w:rPr>
              <w:t xml:space="preserve"> Cas14)</w:t>
            </w:r>
          </w:p>
        </w:tc>
        <w:tc>
          <w:tcPr>
            <w:tcW w:w="11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3C7B1A9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DNA</w:t>
            </w:r>
          </w:p>
        </w:tc>
        <w:tc>
          <w:tcPr>
            <w:tcW w:w="231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EF783FA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proofErr w:type="spellStart"/>
            <w:r w:rsidRPr="001A027B">
              <w:rPr>
                <w:rFonts w:ascii="Book Antiqua" w:hAnsi="Book Antiqua"/>
              </w:rPr>
              <w:t>ssDNA</w:t>
            </w:r>
            <w:proofErr w:type="spellEnd"/>
          </w:p>
        </w:tc>
        <w:tc>
          <w:tcPr>
            <w:tcW w:w="286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88ED0A7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Not identified to date</w:t>
            </w:r>
          </w:p>
        </w:tc>
        <w:tc>
          <w:tcPr>
            <w:tcW w:w="131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9E797C5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Yes</w:t>
            </w:r>
          </w:p>
        </w:tc>
        <w:tc>
          <w:tcPr>
            <w:tcW w:w="1416" w:type="dxa"/>
            <w:tcBorders>
              <w:top w:val="nil"/>
              <w:bottom w:val="nil"/>
            </w:tcBorders>
            <w:vAlign w:val="center"/>
          </w:tcPr>
          <w:p w14:paraId="3991D08C" w14:textId="61DE9723" w:rsidR="00840B30" w:rsidRPr="001A027B" w:rsidRDefault="001F5CF4" w:rsidP="001A027B">
            <w:pPr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1A027B">
              <w:rPr>
                <w:rFonts w:ascii="Book Antiqua" w:hAnsi="Book Antiqua"/>
                <w:lang w:eastAsia="zh-CN"/>
              </w:rPr>
              <w:t>[21-23]</w:t>
            </w:r>
          </w:p>
        </w:tc>
      </w:tr>
      <w:tr w:rsidR="00DA1119" w:rsidRPr="001A027B" w14:paraId="68E1741D" w14:textId="29FA5052" w:rsidTr="001F5CF4">
        <w:trPr>
          <w:trHeight w:val="397"/>
          <w:jc w:val="center"/>
        </w:trPr>
        <w:tc>
          <w:tcPr>
            <w:tcW w:w="949" w:type="dxa"/>
            <w:vMerge/>
            <w:tcBorders>
              <w:top w:val="nil"/>
            </w:tcBorders>
            <w:shd w:val="clear" w:color="auto" w:fill="auto"/>
            <w:vAlign w:val="center"/>
          </w:tcPr>
          <w:p w14:paraId="6DBA9BA6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</w:p>
        </w:tc>
        <w:tc>
          <w:tcPr>
            <w:tcW w:w="1915" w:type="dxa"/>
            <w:tcBorders>
              <w:top w:val="nil"/>
            </w:tcBorders>
            <w:shd w:val="clear" w:color="auto" w:fill="auto"/>
            <w:vAlign w:val="center"/>
          </w:tcPr>
          <w:p w14:paraId="2AF22864" w14:textId="5260AD57" w:rsidR="00840B30" w:rsidRPr="001A027B" w:rsidRDefault="00DF0646" w:rsidP="001A027B">
            <w:pPr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1A027B">
              <w:rPr>
                <w:rFonts w:ascii="Book Antiqua" w:hAnsi="Book Antiqua"/>
              </w:rPr>
              <w:t>V</w:t>
            </w:r>
            <w:r>
              <w:rPr>
                <w:rFonts w:ascii="Book Antiqua" w:hAnsi="Book Antiqua" w:hint="eastAsia"/>
                <w:lang w:eastAsia="zh-CN"/>
              </w:rPr>
              <w:t>I</w:t>
            </w:r>
            <w:r w:rsidR="00840B30" w:rsidRPr="001A027B">
              <w:rPr>
                <w:rFonts w:ascii="Book Antiqua" w:hAnsi="Book Antiqua"/>
              </w:rPr>
              <w:t xml:space="preserve"> (Cas13)</w:t>
            </w:r>
          </w:p>
        </w:tc>
        <w:tc>
          <w:tcPr>
            <w:tcW w:w="1150" w:type="dxa"/>
            <w:tcBorders>
              <w:top w:val="nil"/>
            </w:tcBorders>
            <w:shd w:val="clear" w:color="auto" w:fill="auto"/>
            <w:vAlign w:val="center"/>
          </w:tcPr>
          <w:p w14:paraId="27044C30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RNA</w:t>
            </w:r>
          </w:p>
        </w:tc>
        <w:tc>
          <w:tcPr>
            <w:tcW w:w="2315" w:type="dxa"/>
            <w:tcBorders>
              <w:top w:val="nil"/>
            </w:tcBorders>
            <w:shd w:val="clear" w:color="auto" w:fill="auto"/>
            <w:vAlign w:val="center"/>
          </w:tcPr>
          <w:p w14:paraId="6AEB8854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RNA</w:t>
            </w:r>
          </w:p>
        </w:tc>
        <w:tc>
          <w:tcPr>
            <w:tcW w:w="2869" w:type="dxa"/>
            <w:tcBorders>
              <w:top w:val="nil"/>
            </w:tcBorders>
            <w:shd w:val="clear" w:color="auto" w:fill="auto"/>
            <w:vAlign w:val="center"/>
          </w:tcPr>
          <w:p w14:paraId="68D9F5E0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Not identified to date</w:t>
            </w:r>
          </w:p>
        </w:tc>
        <w:tc>
          <w:tcPr>
            <w:tcW w:w="1310" w:type="dxa"/>
            <w:tcBorders>
              <w:top w:val="nil"/>
            </w:tcBorders>
            <w:shd w:val="clear" w:color="auto" w:fill="auto"/>
            <w:vAlign w:val="center"/>
          </w:tcPr>
          <w:p w14:paraId="0CBA79DB" w14:textId="77777777" w:rsidR="00840B30" w:rsidRPr="001A027B" w:rsidRDefault="00840B30" w:rsidP="001A027B">
            <w:pPr>
              <w:spacing w:line="360" w:lineRule="auto"/>
              <w:jc w:val="both"/>
              <w:rPr>
                <w:rFonts w:ascii="Book Antiqua" w:hAnsi="Book Antiqua"/>
              </w:rPr>
            </w:pPr>
            <w:r w:rsidRPr="001A027B">
              <w:rPr>
                <w:rFonts w:ascii="Book Antiqua" w:hAnsi="Book Antiqua"/>
              </w:rPr>
              <w:t>Not identified to date</w:t>
            </w:r>
          </w:p>
        </w:tc>
        <w:tc>
          <w:tcPr>
            <w:tcW w:w="1416" w:type="dxa"/>
            <w:tcBorders>
              <w:top w:val="nil"/>
            </w:tcBorders>
            <w:vAlign w:val="center"/>
          </w:tcPr>
          <w:p w14:paraId="02E81BE1" w14:textId="2C61A13A" w:rsidR="00840B30" w:rsidRPr="001A027B" w:rsidRDefault="001F5CF4" w:rsidP="001A027B">
            <w:pPr>
              <w:spacing w:line="360" w:lineRule="auto"/>
              <w:jc w:val="both"/>
              <w:rPr>
                <w:rFonts w:ascii="Book Antiqua" w:hAnsi="Book Antiqua"/>
                <w:lang w:eastAsia="zh-CN"/>
              </w:rPr>
            </w:pPr>
            <w:r w:rsidRPr="001A027B">
              <w:rPr>
                <w:rFonts w:ascii="Book Antiqua" w:hAnsi="Book Antiqua"/>
                <w:lang w:eastAsia="zh-CN"/>
              </w:rPr>
              <w:t>[24-26]</w:t>
            </w:r>
          </w:p>
        </w:tc>
      </w:tr>
    </w:tbl>
    <w:bookmarkEnd w:id="1"/>
    <w:p w14:paraId="57F25594" w14:textId="660A7734" w:rsidR="0042218E" w:rsidRPr="001A027B" w:rsidRDefault="004A0712" w:rsidP="001A027B">
      <w:pPr>
        <w:spacing w:line="360" w:lineRule="auto"/>
        <w:jc w:val="both"/>
        <w:rPr>
          <w:rFonts w:ascii="Book Antiqua" w:eastAsia="DengXian" w:hAnsi="Book Antiqua"/>
          <w:lang w:eastAsia="zh-CN"/>
        </w:rPr>
      </w:pPr>
      <w:r w:rsidRPr="001A027B">
        <w:rPr>
          <w:rFonts w:ascii="Book Antiqua" w:eastAsia="DengXian" w:hAnsi="Book Antiqua"/>
        </w:rPr>
        <w:t>CRISPR</w:t>
      </w:r>
      <w:r w:rsidRPr="001A027B">
        <w:rPr>
          <w:rFonts w:ascii="Book Antiqua" w:eastAsia="DengXian" w:hAnsi="Book Antiqua"/>
          <w:lang w:eastAsia="zh-CN"/>
        </w:rPr>
        <w:t>:</w:t>
      </w:r>
      <w:r w:rsidR="006529E5" w:rsidRPr="001A027B">
        <w:rPr>
          <w:rFonts w:ascii="Book Antiqua" w:hAnsi="Book Antiqua"/>
        </w:rPr>
        <w:t xml:space="preserve"> </w:t>
      </w:r>
      <w:r w:rsidRPr="001A027B">
        <w:rPr>
          <w:rFonts w:ascii="Book Antiqua" w:eastAsia="DengXian" w:hAnsi="Book Antiqua"/>
          <w:lang w:eastAsia="zh-CN"/>
        </w:rPr>
        <w:t>Clustered</w:t>
      </w:r>
      <w:r w:rsidR="006529E5" w:rsidRPr="001A027B">
        <w:rPr>
          <w:rFonts w:ascii="Book Antiqua" w:eastAsia="DengXian" w:hAnsi="Book Antiqua"/>
          <w:lang w:eastAsia="zh-CN"/>
        </w:rPr>
        <w:t xml:space="preserve"> </w:t>
      </w:r>
      <w:r w:rsidRPr="001A027B">
        <w:rPr>
          <w:rFonts w:ascii="Book Antiqua" w:eastAsia="DengXian" w:hAnsi="Book Antiqua"/>
          <w:lang w:eastAsia="zh-CN"/>
        </w:rPr>
        <w:t>regularly</w:t>
      </w:r>
      <w:r w:rsidR="006529E5" w:rsidRPr="001A027B">
        <w:rPr>
          <w:rFonts w:ascii="Book Antiqua" w:eastAsia="DengXian" w:hAnsi="Book Antiqua"/>
          <w:lang w:eastAsia="zh-CN"/>
        </w:rPr>
        <w:t xml:space="preserve"> </w:t>
      </w:r>
      <w:r w:rsidRPr="001A027B">
        <w:rPr>
          <w:rFonts w:ascii="Book Antiqua" w:eastAsia="DengXian" w:hAnsi="Book Antiqua"/>
          <w:lang w:eastAsia="zh-CN"/>
        </w:rPr>
        <w:t>interspaced</w:t>
      </w:r>
      <w:r w:rsidR="006529E5" w:rsidRPr="001A027B">
        <w:rPr>
          <w:rFonts w:ascii="Book Antiqua" w:eastAsia="DengXian" w:hAnsi="Book Antiqua"/>
          <w:lang w:eastAsia="zh-CN"/>
        </w:rPr>
        <w:t xml:space="preserve"> </w:t>
      </w:r>
      <w:r w:rsidRPr="001A027B">
        <w:rPr>
          <w:rFonts w:ascii="Book Antiqua" w:eastAsia="DengXian" w:hAnsi="Book Antiqua"/>
          <w:lang w:eastAsia="zh-CN"/>
        </w:rPr>
        <w:t>short</w:t>
      </w:r>
      <w:r w:rsidR="006529E5" w:rsidRPr="001A027B">
        <w:rPr>
          <w:rFonts w:ascii="Book Antiqua" w:eastAsia="DengXian" w:hAnsi="Book Antiqua"/>
          <w:lang w:eastAsia="zh-CN"/>
        </w:rPr>
        <w:t xml:space="preserve"> </w:t>
      </w:r>
      <w:r w:rsidRPr="001A027B">
        <w:rPr>
          <w:rFonts w:ascii="Book Antiqua" w:eastAsia="DengXian" w:hAnsi="Book Antiqua"/>
          <w:lang w:eastAsia="zh-CN"/>
        </w:rPr>
        <w:t>palindromic</w:t>
      </w:r>
      <w:r w:rsidR="006529E5" w:rsidRPr="001A027B">
        <w:rPr>
          <w:rFonts w:ascii="Book Antiqua" w:eastAsia="DengXian" w:hAnsi="Book Antiqua"/>
          <w:lang w:eastAsia="zh-CN"/>
        </w:rPr>
        <w:t xml:space="preserve"> </w:t>
      </w:r>
      <w:r w:rsidRPr="001A027B">
        <w:rPr>
          <w:rFonts w:ascii="Book Antiqua" w:eastAsia="DengXian" w:hAnsi="Book Antiqua"/>
          <w:lang w:eastAsia="zh-CN"/>
        </w:rPr>
        <w:t>repeats;</w:t>
      </w:r>
      <w:r w:rsidR="006529E5" w:rsidRPr="001A027B">
        <w:rPr>
          <w:rFonts w:ascii="Book Antiqua" w:eastAsia="DengXian" w:hAnsi="Book Antiqua"/>
          <w:lang w:eastAsia="zh-CN"/>
        </w:rPr>
        <w:t xml:space="preserve"> </w:t>
      </w:r>
      <w:proofErr w:type="spellStart"/>
      <w:r w:rsidR="0042218E" w:rsidRPr="001A027B">
        <w:rPr>
          <w:rFonts w:ascii="Book Antiqua" w:eastAsia="Book Antiqua" w:hAnsi="Book Antiqua" w:cs="Book Antiqua"/>
          <w:color w:val="000000"/>
        </w:rPr>
        <w:t>ssDNA</w:t>
      </w:r>
      <w:proofErr w:type="spellEnd"/>
      <w:r w:rsidR="0042218E" w:rsidRPr="001A027B">
        <w:rPr>
          <w:rFonts w:ascii="Book Antiqua" w:hAnsi="Book Antiqua" w:cs="Book Antiqua"/>
          <w:color w:val="000000"/>
          <w:lang w:eastAsia="zh-CN"/>
        </w:rPr>
        <w:t>: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="0042218E" w:rsidRPr="001A027B">
        <w:rPr>
          <w:rFonts w:ascii="Book Antiqua" w:hAnsi="Book Antiqua" w:cs="Book Antiqua"/>
          <w:color w:val="000000"/>
          <w:lang w:eastAsia="zh-CN"/>
        </w:rPr>
        <w:t>S</w:t>
      </w:r>
      <w:r w:rsidR="0042218E" w:rsidRPr="001A027B">
        <w:rPr>
          <w:rFonts w:ascii="Book Antiqua" w:eastAsia="Book Antiqua" w:hAnsi="Book Antiqua" w:cs="Book Antiqua"/>
          <w:color w:val="000000"/>
        </w:rPr>
        <w:t>ingle-strand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42218E" w:rsidRPr="001A027B">
        <w:rPr>
          <w:rFonts w:ascii="Book Antiqua" w:eastAsia="Book Antiqua" w:hAnsi="Book Antiqua" w:cs="Book Antiqua"/>
          <w:color w:val="000000"/>
        </w:rPr>
        <w:t>DNA</w:t>
      </w:r>
      <w:r w:rsidR="0042218E" w:rsidRPr="001A027B">
        <w:rPr>
          <w:rFonts w:ascii="Book Antiqua" w:hAnsi="Book Antiqua" w:cs="Book Antiqua"/>
          <w:color w:val="000000"/>
          <w:lang w:eastAsia="zh-CN"/>
        </w:rPr>
        <w:t>;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proofErr w:type="spellStart"/>
      <w:r w:rsidR="0042218E" w:rsidRPr="001A027B">
        <w:rPr>
          <w:rFonts w:ascii="Book Antiqua" w:hAnsi="Book Antiqua"/>
        </w:rPr>
        <w:t>cOA</w:t>
      </w:r>
      <w:proofErr w:type="spellEnd"/>
      <w:r w:rsidR="0042218E" w:rsidRPr="001A027B">
        <w:rPr>
          <w:rFonts w:ascii="Book Antiqua" w:hAnsi="Book Antiqua"/>
          <w:lang w:eastAsia="zh-CN"/>
        </w:rPr>
        <w:t>: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="0042218E" w:rsidRPr="001A027B">
        <w:rPr>
          <w:rFonts w:ascii="Book Antiqua" w:hAnsi="Book Antiqua"/>
          <w:lang w:eastAsia="zh-CN"/>
        </w:rPr>
        <w:t>C</w:t>
      </w:r>
      <w:r w:rsidR="0042218E" w:rsidRPr="001A027B">
        <w:rPr>
          <w:rFonts w:ascii="Book Antiqua" w:hAnsi="Book Antiqua"/>
        </w:rPr>
        <w:t>yclic</w:t>
      </w:r>
      <w:r w:rsidR="006529E5" w:rsidRPr="001A027B">
        <w:rPr>
          <w:rFonts w:ascii="Book Antiqua" w:hAnsi="Book Antiqua"/>
        </w:rPr>
        <w:t xml:space="preserve"> </w:t>
      </w:r>
      <w:proofErr w:type="spellStart"/>
      <w:r w:rsidR="0042218E" w:rsidRPr="001A027B">
        <w:rPr>
          <w:rFonts w:ascii="Book Antiqua" w:hAnsi="Book Antiqua"/>
        </w:rPr>
        <w:t>oligoadenylate</w:t>
      </w:r>
      <w:proofErr w:type="spellEnd"/>
      <w:r w:rsidR="0042218E" w:rsidRPr="001A027B">
        <w:rPr>
          <w:rFonts w:ascii="Book Antiqua" w:hAnsi="Book Antiqua"/>
          <w:lang w:eastAsia="zh-CN"/>
        </w:rPr>
        <w:t>.</w:t>
      </w:r>
    </w:p>
    <w:p w14:paraId="06C9E5C3" w14:textId="77777777" w:rsidR="0042218E" w:rsidRPr="001A027B" w:rsidRDefault="0042218E" w:rsidP="001A027B">
      <w:pPr>
        <w:spacing w:line="360" w:lineRule="auto"/>
        <w:jc w:val="both"/>
        <w:rPr>
          <w:rFonts w:ascii="Book Antiqua" w:hAnsi="Book Antiqua"/>
          <w:lang w:eastAsia="zh-CN"/>
        </w:rPr>
        <w:sectPr w:rsidR="0042218E" w:rsidRPr="001A027B" w:rsidSect="00374254">
          <w:pgSz w:w="12242" w:h="15842" w:code="132"/>
          <w:pgMar w:top="1440" w:right="1418" w:bottom="1440" w:left="1418" w:header="720" w:footer="720" w:gutter="0"/>
          <w:cols w:space="720"/>
          <w:docGrid w:linePitch="312"/>
        </w:sectPr>
      </w:pPr>
    </w:p>
    <w:p w14:paraId="0A8018E6" w14:textId="41453F66" w:rsidR="006872AC" w:rsidRPr="001A027B" w:rsidRDefault="006872AC" w:rsidP="001A027B">
      <w:pPr>
        <w:spacing w:line="360" w:lineRule="auto"/>
        <w:jc w:val="both"/>
        <w:rPr>
          <w:rFonts w:ascii="Book Antiqua" w:hAnsi="Book Antiqua"/>
          <w:b/>
          <w:color w:val="000000"/>
        </w:rPr>
      </w:pPr>
      <w:r w:rsidRPr="001A027B">
        <w:rPr>
          <w:rFonts w:ascii="Book Antiqua" w:hAnsi="Book Antiqua"/>
          <w:b/>
          <w:color w:val="000000"/>
        </w:rPr>
        <w:lastRenderedPageBreak/>
        <w:t>Table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Pr="001A027B">
        <w:rPr>
          <w:rFonts w:ascii="Book Antiqua" w:hAnsi="Book Antiqua"/>
          <w:b/>
          <w:color w:val="000000"/>
        </w:rPr>
        <w:t>2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="00F82580" w:rsidRPr="001A027B">
        <w:rPr>
          <w:rFonts w:ascii="Book Antiqua" w:hAnsi="Book Antiqua"/>
          <w:b/>
          <w:color w:val="000000"/>
        </w:rPr>
        <w:t>Clustered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="00F82580" w:rsidRPr="001A027B">
        <w:rPr>
          <w:rFonts w:ascii="Book Antiqua" w:hAnsi="Book Antiqua"/>
          <w:b/>
          <w:color w:val="000000"/>
        </w:rPr>
        <w:t>regularly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="00F82580" w:rsidRPr="001A027B">
        <w:rPr>
          <w:rFonts w:ascii="Book Antiqua" w:hAnsi="Book Antiqua"/>
          <w:b/>
          <w:color w:val="000000"/>
        </w:rPr>
        <w:t>interspaced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="00F82580" w:rsidRPr="001A027B">
        <w:rPr>
          <w:rFonts w:ascii="Book Antiqua" w:hAnsi="Book Antiqua"/>
          <w:b/>
          <w:color w:val="000000"/>
        </w:rPr>
        <w:t>short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="00F82580" w:rsidRPr="001A027B">
        <w:rPr>
          <w:rFonts w:ascii="Book Antiqua" w:hAnsi="Book Antiqua"/>
          <w:b/>
          <w:color w:val="000000"/>
        </w:rPr>
        <w:t>palindromic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="00F82580" w:rsidRPr="001A027B">
        <w:rPr>
          <w:rFonts w:ascii="Book Antiqua" w:hAnsi="Book Antiqua"/>
          <w:b/>
          <w:color w:val="000000"/>
        </w:rPr>
        <w:t>repeats</w:t>
      </w:r>
      <w:r w:rsidR="00F82580" w:rsidRPr="001A027B">
        <w:rPr>
          <w:rFonts w:ascii="Book Antiqua" w:hAnsi="Book Antiqua"/>
          <w:b/>
          <w:color w:val="000000"/>
          <w:lang w:eastAsia="zh-CN"/>
        </w:rPr>
        <w:t>-</w:t>
      </w:r>
      <w:r w:rsidRPr="001A027B">
        <w:rPr>
          <w:rFonts w:ascii="Book Antiqua" w:hAnsi="Book Antiqua"/>
          <w:b/>
          <w:color w:val="000000"/>
        </w:rPr>
        <w:t>based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Pr="001A027B">
        <w:rPr>
          <w:rFonts w:ascii="Book Antiqua" w:hAnsi="Book Antiqua"/>
          <w:b/>
          <w:color w:val="000000"/>
        </w:rPr>
        <w:t>pathogen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Pr="001A027B">
        <w:rPr>
          <w:rFonts w:ascii="Book Antiqua" w:hAnsi="Book Antiqua"/>
          <w:b/>
          <w:color w:val="000000"/>
        </w:rPr>
        <w:t>nucleic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Pr="001A027B">
        <w:rPr>
          <w:rFonts w:ascii="Book Antiqua" w:hAnsi="Book Antiqua"/>
          <w:b/>
          <w:color w:val="000000"/>
        </w:rPr>
        <w:t>acid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Pr="001A027B">
        <w:rPr>
          <w:rFonts w:ascii="Book Antiqua" w:hAnsi="Book Antiqua"/>
          <w:b/>
          <w:color w:val="000000"/>
        </w:rPr>
        <w:t>detection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Pr="001A027B">
        <w:rPr>
          <w:rFonts w:ascii="Book Antiqua" w:hAnsi="Book Antiqua"/>
          <w:b/>
          <w:color w:val="000000"/>
        </w:rPr>
        <w:t>system</w:t>
      </w:r>
    </w:p>
    <w:tbl>
      <w:tblPr>
        <w:tblW w:w="11064" w:type="dxa"/>
        <w:jc w:val="center"/>
        <w:tblLook w:val="04A0" w:firstRow="1" w:lastRow="0" w:firstColumn="1" w:lastColumn="0" w:noHBand="0" w:noVBand="1"/>
      </w:tblPr>
      <w:tblGrid>
        <w:gridCol w:w="1784"/>
        <w:gridCol w:w="1028"/>
        <w:gridCol w:w="1226"/>
        <w:gridCol w:w="1763"/>
        <w:gridCol w:w="1590"/>
        <w:gridCol w:w="790"/>
        <w:gridCol w:w="1403"/>
        <w:gridCol w:w="1389"/>
        <w:gridCol w:w="663"/>
      </w:tblGrid>
      <w:tr w:rsidR="006872AC" w:rsidRPr="001A027B" w14:paraId="23650A8C" w14:textId="77777777" w:rsidTr="00374254">
        <w:trPr>
          <w:jc w:val="center"/>
        </w:trPr>
        <w:tc>
          <w:tcPr>
            <w:tcW w:w="15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F47E5BA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b/>
                <w:color w:val="000000"/>
              </w:rPr>
            </w:pPr>
            <w:r w:rsidRPr="001A027B">
              <w:rPr>
                <w:rFonts w:ascii="Book Antiqua" w:eastAsia="DengXian" w:hAnsi="Book Antiqua"/>
                <w:b/>
                <w:color w:val="000000"/>
              </w:rPr>
              <w:t>Nucleic</w:t>
            </w:r>
            <w:r w:rsidR="006529E5" w:rsidRPr="001A027B">
              <w:rPr>
                <w:rFonts w:ascii="Book Antiqua" w:eastAsia="DengXian" w:hAnsi="Book Antiqua"/>
                <w:b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b/>
                <w:color w:val="000000"/>
              </w:rPr>
              <w:t>acid</w:t>
            </w:r>
            <w:r w:rsidR="006529E5" w:rsidRPr="001A027B">
              <w:rPr>
                <w:rFonts w:ascii="Book Antiqua" w:eastAsia="DengXian" w:hAnsi="Book Antiqua"/>
                <w:b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b/>
                <w:color w:val="000000"/>
              </w:rPr>
              <w:t>detection</w:t>
            </w:r>
            <w:r w:rsidR="006529E5" w:rsidRPr="001A027B">
              <w:rPr>
                <w:rFonts w:ascii="Book Antiqua" w:eastAsia="DengXian" w:hAnsi="Book Antiqua"/>
                <w:b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b/>
                <w:color w:val="000000"/>
              </w:rPr>
              <w:t>system</w:t>
            </w:r>
          </w:p>
        </w:tc>
        <w:tc>
          <w:tcPr>
            <w:tcW w:w="121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444F6EC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b/>
                <w:color w:val="000000"/>
              </w:rPr>
            </w:pPr>
            <w:proofErr w:type="spellStart"/>
            <w:r w:rsidRPr="001A027B">
              <w:rPr>
                <w:rFonts w:ascii="Book Antiqua" w:eastAsia="DengXian" w:hAnsi="Book Antiqua"/>
                <w:b/>
                <w:color w:val="000000"/>
              </w:rPr>
              <w:t>Cas</w:t>
            </w:r>
            <w:proofErr w:type="spellEnd"/>
          </w:p>
        </w:tc>
        <w:tc>
          <w:tcPr>
            <w:tcW w:w="16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4C19A5E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b/>
                <w:color w:val="000000"/>
              </w:rPr>
            </w:pPr>
            <w:r w:rsidRPr="001A027B">
              <w:rPr>
                <w:rFonts w:ascii="Book Antiqua" w:eastAsia="DengXian" w:hAnsi="Book Antiqua"/>
                <w:b/>
                <w:color w:val="000000"/>
              </w:rPr>
              <w:t>Target</w:t>
            </w:r>
            <w:r w:rsidR="006529E5" w:rsidRPr="001A027B">
              <w:rPr>
                <w:rFonts w:ascii="Book Antiqua" w:eastAsia="DengXian" w:hAnsi="Book Antiqua"/>
                <w:b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b/>
                <w:color w:val="000000"/>
              </w:rPr>
              <w:t>DNA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24BF1CD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b/>
                <w:color w:val="000000"/>
              </w:rPr>
            </w:pPr>
            <w:r w:rsidRPr="001A027B">
              <w:rPr>
                <w:rFonts w:ascii="Book Antiqua" w:eastAsia="DengXian" w:hAnsi="Book Antiqua"/>
                <w:b/>
                <w:color w:val="000000"/>
              </w:rPr>
              <w:t>Amplification</w:t>
            </w:r>
            <w:r w:rsidR="006529E5" w:rsidRPr="001A027B">
              <w:rPr>
                <w:rFonts w:ascii="Book Antiqua" w:eastAsia="DengXian" w:hAnsi="Book Antiqua"/>
                <w:b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b/>
                <w:color w:val="000000"/>
              </w:rPr>
              <w:t>method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687FD4B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b/>
                <w:color w:val="000000"/>
              </w:rPr>
            </w:pPr>
            <w:r w:rsidRPr="001A027B">
              <w:rPr>
                <w:rFonts w:ascii="Book Antiqua" w:eastAsia="DengXian" w:hAnsi="Book Antiqua"/>
                <w:b/>
                <w:color w:val="000000"/>
              </w:rPr>
              <w:t>Test</w:t>
            </w:r>
            <w:r w:rsidR="006529E5" w:rsidRPr="001A027B">
              <w:rPr>
                <w:rFonts w:ascii="Book Antiqua" w:eastAsia="DengXian" w:hAnsi="Book Antiqua"/>
                <w:b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b/>
                <w:color w:val="000000"/>
              </w:rPr>
              <w:t>method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A0D0C73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b/>
                <w:color w:val="000000"/>
              </w:rPr>
            </w:pPr>
            <w:r w:rsidRPr="001A027B">
              <w:rPr>
                <w:rFonts w:ascii="Book Antiqua" w:eastAsia="DengXian" w:hAnsi="Book Antiqua"/>
                <w:b/>
                <w:color w:val="000000"/>
              </w:rPr>
              <w:t>Time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1A36854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b/>
                <w:color w:val="000000"/>
              </w:rPr>
            </w:pPr>
            <w:r w:rsidRPr="001A027B">
              <w:rPr>
                <w:rFonts w:ascii="Book Antiqua" w:eastAsia="DengXian" w:hAnsi="Book Antiqua"/>
                <w:b/>
                <w:color w:val="000000"/>
              </w:rPr>
              <w:t>Sensitivity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4E61C1C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b/>
                <w:color w:val="000000"/>
              </w:rPr>
            </w:pPr>
            <w:r w:rsidRPr="001A027B">
              <w:rPr>
                <w:rFonts w:ascii="Book Antiqua" w:eastAsia="DengXian" w:hAnsi="Book Antiqua"/>
                <w:b/>
                <w:color w:val="000000"/>
              </w:rPr>
              <w:t>Specificity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AD11D7C" w14:textId="2773E82C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b/>
                <w:color w:val="000000"/>
                <w:lang w:eastAsia="zh-CN"/>
              </w:rPr>
            </w:pPr>
            <w:r w:rsidRPr="001A027B">
              <w:rPr>
                <w:rFonts w:ascii="Book Antiqua" w:eastAsia="DengXian" w:hAnsi="Book Antiqua"/>
                <w:b/>
                <w:color w:val="000000"/>
              </w:rPr>
              <w:t>Ref</w:t>
            </w:r>
            <w:r w:rsidR="001D63DF" w:rsidRPr="001A027B">
              <w:rPr>
                <w:rFonts w:ascii="Book Antiqua" w:eastAsia="DengXian" w:hAnsi="Book Antiqua"/>
                <w:b/>
                <w:color w:val="000000"/>
                <w:lang w:eastAsia="zh-CN"/>
              </w:rPr>
              <w:t>.</w:t>
            </w:r>
          </w:p>
        </w:tc>
      </w:tr>
      <w:tr w:rsidR="006872AC" w:rsidRPr="001A027B" w14:paraId="63325C51" w14:textId="77777777" w:rsidTr="00374254">
        <w:trPr>
          <w:jc w:val="center"/>
        </w:trPr>
        <w:tc>
          <w:tcPr>
            <w:tcW w:w="158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65250EE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SHERLOCK</w:t>
            </w:r>
          </w:p>
        </w:tc>
        <w:tc>
          <w:tcPr>
            <w:tcW w:w="121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EF7C3E1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Cas13a</w:t>
            </w:r>
          </w:p>
        </w:tc>
        <w:tc>
          <w:tcPr>
            <w:tcW w:w="161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2226DAD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proofErr w:type="spellStart"/>
            <w:r w:rsidRPr="001A027B">
              <w:rPr>
                <w:rFonts w:ascii="Book Antiqua" w:eastAsia="DengXian" w:hAnsi="Book Antiqua"/>
                <w:color w:val="000000"/>
              </w:rPr>
              <w:t>Zika</w:t>
            </w:r>
            <w:proofErr w:type="spellEnd"/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virus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i/>
                <w:color w:val="000000"/>
              </w:rPr>
              <w:t>etc</w:t>
            </w:r>
            <w:r w:rsidRPr="001A027B">
              <w:rPr>
                <w:rFonts w:ascii="Book Antiqua" w:eastAsia="DengXian" w:hAnsi="Book Antiqua"/>
                <w:color w:val="000000"/>
              </w:rPr>
              <w:t>.</w:t>
            </w:r>
          </w:p>
        </w:tc>
        <w:tc>
          <w:tcPr>
            <w:tcW w:w="1262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DD63EA5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RPA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F2E0DA5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Fluorescence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4CE3448" w14:textId="2781FF12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2</w:t>
            </w:r>
            <w:r w:rsidR="00DA6115" w:rsidRPr="001A027B">
              <w:rPr>
                <w:rFonts w:ascii="Book Antiqua" w:eastAsia="DengXian" w:hAnsi="Book Antiqua"/>
                <w:color w:val="000000"/>
              </w:rPr>
              <w:t>-</w:t>
            </w:r>
            <w:r w:rsidRPr="001A027B">
              <w:rPr>
                <w:rFonts w:ascii="Book Antiqua" w:eastAsia="DengXian" w:hAnsi="Book Antiqua"/>
                <w:color w:val="000000"/>
              </w:rPr>
              <w:t>5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h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5B8709E" w14:textId="41230D10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2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×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10</w:t>
            </w:r>
            <w:r w:rsidR="00DA6115" w:rsidRPr="001A027B">
              <w:rPr>
                <w:rFonts w:ascii="Book Antiqua" w:eastAsia="DengXian" w:hAnsi="Book Antiqua"/>
                <w:color w:val="000000"/>
                <w:vertAlign w:val="superscript"/>
              </w:rPr>
              <w:t>-</w:t>
            </w:r>
            <w:r w:rsidRPr="001A027B">
              <w:rPr>
                <w:rFonts w:ascii="Book Antiqua" w:eastAsia="DengXian" w:hAnsi="Book Antiqua"/>
                <w:color w:val="000000"/>
                <w:vertAlign w:val="superscript"/>
              </w:rPr>
              <w:t>8</w:t>
            </w:r>
            <w:r w:rsidR="001D63DF" w:rsidRPr="001A027B">
              <w:rPr>
                <w:rFonts w:ascii="Book Antiqua" w:eastAsia="DengXian" w:hAnsi="Book Antiqua"/>
                <w:color w:val="000000"/>
                <w:vertAlign w:val="superscript"/>
                <w:lang w:eastAsia="zh-CN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M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FC53BA8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High</w:t>
            </w:r>
          </w:p>
        </w:tc>
        <w:tc>
          <w:tcPr>
            <w:tcW w:w="993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C8E8933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Hb290ZW5iZXJnPC9BdXRob3I+PFllYXI+MjAxNzwvWWVh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 </w:instrTex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Hb290ZW5iZXJnPC9BdXRob3I+PFllYXI+MjAxNzwvWWVh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.DATA </w:instrText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separate"/>
            </w:r>
            <w:r w:rsidRPr="001A027B">
              <w:rPr>
                <w:rFonts w:ascii="Book Antiqua" w:eastAsia="DengXian" w:hAnsi="Book Antiqua"/>
                <w:noProof/>
                <w:color w:val="000000"/>
              </w:rPr>
              <w:t>[26]</w: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begin"/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NE.Ref.{3C9B311E-4615-4A3F-830D-D03E4B1D9615}</w:instrTex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</w:p>
        </w:tc>
      </w:tr>
      <w:tr w:rsidR="006872AC" w:rsidRPr="001A027B" w14:paraId="115C5F54" w14:textId="77777777" w:rsidTr="00374254">
        <w:trPr>
          <w:jc w:val="center"/>
        </w:trPr>
        <w:tc>
          <w:tcPr>
            <w:tcW w:w="1580" w:type="dxa"/>
            <w:shd w:val="clear" w:color="auto" w:fill="auto"/>
            <w:vAlign w:val="center"/>
          </w:tcPr>
          <w:p w14:paraId="1E0C73C2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SHERLOCKv2</w:t>
            </w:r>
          </w:p>
        </w:tc>
        <w:tc>
          <w:tcPr>
            <w:tcW w:w="1217" w:type="dxa"/>
            <w:shd w:val="clear" w:color="auto" w:fill="auto"/>
            <w:vAlign w:val="center"/>
          </w:tcPr>
          <w:p w14:paraId="5EC19545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Cas13a,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Cas12a,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Csm6</w:t>
            </w:r>
          </w:p>
        </w:tc>
        <w:tc>
          <w:tcPr>
            <w:tcW w:w="1618" w:type="dxa"/>
            <w:shd w:val="clear" w:color="auto" w:fill="auto"/>
            <w:vAlign w:val="center"/>
          </w:tcPr>
          <w:p w14:paraId="43884FF5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proofErr w:type="spellStart"/>
            <w:r w:rsidRPr="001A027B">
              <w:rPr>
                <w:rFonts w:ascii="Book Antiqua" w:eastAsia="DengXian" w:hAnsi="Book Antiqua"/>
                <w:color w:val="000000"/>
              </w:rPr>
              <w:t>Zika</w:t>
            </w:r>
            <w:proofErr w:type="spellEnd"/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virus,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Gordon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fever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virus,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yellow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fever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virus,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i/>
                <w:color w:val="000000"/>
              </w:rPr>
              <w:t>etc</w:t>
            </w:r>
            <w:r w:rsidRPr="001A027B">
              <w:rPr>
                <w:rFonts w:ascii="Book Antiqua" w:eastAsia="DengXian" w:hAnsi="Book Antiqua"/>
                <w:color w:val="000000"/>
              </w:rPr>
              <w:t>.</w:t>
            </w:r>
          </w:p>
        </w:tc>
        <w:tc>
          <w:tcPr>
            <w:tcW w:w="1262" w:type="dxa"/>
            <w:shd w:val="clear" w:color="auto" w:fill="auto"/>
            <w:vAlign w:val="center"/>
          </w:tcPr>
          <w:p w14:paraId="5F704650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RPA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714662DF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Fluorescence</w:t>
            </w:r>
          </w:p>
          <w:p w14:paraId="344BEFDC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Test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strip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603DA5A9" w14:textId="287CD9BB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0.5</w:t>
            </w:r>
            <w:r w:rsidR="00DA6115" w:rsidRPr="001A027B">
              <w:rPr>
                <w:rFonts w:ascii="Book Antiqua" w:eastAsia="DengXian" w:hAnsi="Book Antiqua"/>
                <w:color w:val="000000"/>
              </w:rPr>
              <w:t>-</w:t>
            </w:r>
            <w:r w:rsidRPr="001A027B">
              <w:rPr>
                <w:rFonts w:ascii="Book Antiqua" w:eastAsia="DengXian" w:hAnsi="Book Antiqua"/>
                <w:color w:val="000000"/>
              </w:rPr>
              <w:t>4</w:t>
            </w:r>
            <w:r w:rsidR="001A027B">
              <w:rPr>
                <w:rFonts w:ascii="Book Antiqua" w:eastAsia="DengXian" w:hAnsi="Book Antiqua" w:hint="eastAsia"/>
                <w:color w:val="000000"/>
                <w:lang w:eastAsia="zh-CN"/>
              </w:rPr>
              <w:t>.0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h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8091CF6" w14:textId="68D4EB1C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8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×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10</w:t>
            </w:r>
            <w:r w:rsidR="00DA6115" w:rsidRPr="001A027B">
              <w:rPr>
                <w:rFonts w:ascii="Book Antiqua" w:eastAsia="DengXian" w:hAnsi="Book Antiqua"/>
                <w:color w:val="000000"/>
                <w:vertAlign w:val="superscript"/>
              </w:rPr>
              <w:t>-</w:t>
            </w:r>
            <w:r w:rsidRPr="001A027B">
              <w:rPr>
                <w:rFonts w:ascii="Book Antiqua" w:eastAsia="DengXian" w:hAnsi="Book Antiqua"/>
                <w:color w:val="000000"/>
                <w:vertAlign w:val="superscript"/>
              </w:rPr>
              <w:t>21</w:t>
            </w:r>
            <w:r w:rsidR="001D63DF" w:rsidRPr="001A027B">
              <w:rPr>
                <w:rFonts w:ascii="Book Antiqua" w:eastAsia="DengXian" w:hAnsi="Book Antiqua"/>
                <w:color w:val="000000"/>
                <w:vertAlign w:val="superscript"/>
                <w:lang w:eastAsia="zh-CN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M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50A8D7AB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High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78668DD7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Hb290ZW5iZXJnPC9BdXRob3I+PFllYXI+MjAxODwvWWVh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 </w:instrTex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Hb290ZW5iZXJnPC9BdXRob3I+PFllYXI+MjAxODwvWWVh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.DATA </w:instrText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separate"/>
            </w:r>
            <w:r w:rsidRPr="001A027B">
              <w:rPr>
                <w:rFonts w:ascii="Book Antiqua" w:eastAsia="DengXian" w:hAnsi="Book Antiqua"/>
                <w:noProof/>
                <w:color w:val="000000"/>
              </w:rPr>
              <w:t>[29]</w: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</w:p>
        </w:tc>
      </w:tr>
      <w:tr w:rsidR="006872AC" w:rsidRPr="001A027B" w14:paraId="5EBC1C3D" w14:textId="77777777" w:rsidTr="00374254">
        <w:trPr>
          <w:jc w:val="center"/>
        </w:trPr>
        <w:tc>
          <w:tcPr>
            <w:tcW w:w="1580" w:type="dxa"/>
            <w:shd w:val="clear" w:color="auto" w:fill="auto"/>
            <w:vAlign w:val="center"/>
          </w:tcPr>
          <w:p w14:paraId="1FC1D47D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DETECTR</w:t>
            </w:r>
          </w:p>
        </w:tc>
        <w:tc>
          <w:tcPr>
            <w:tcW w:w="1217" w:type="dxa"/>
            <w:shd w:val="clear" w:color="auto" w:fill="auto"/>
            <w:vAlign w:val="center"/>
          </w:tcPr>
          <w:p w14:paraId="6A017103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Cas12a</w:t>
            </w:r>
          </w:p>
        </w:tc>
        <w:tc>
          <w:tcPr>
            <w:tcW w:w="1618" w:type="dxa"/>
            <w:shd w:val="clear" w:color="auto" w:fill="auto"/>
            <w:vAlign w:val="center"/>
          </w:tcPr>
          <w:p w14:paraId="5459635E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HPV</w:t>
            </w:r>
          </w:p>
        </w:tc>
        <w:tc>
          <w:tcPr>
            <w:tcW w:w="1262" w:type="dxa"/>
            <w:shd w:val="clear" w:color="auto" w:fill="auto"/>
            <w:vAlign w:val="center"/>
          </w:tcPr>
          <w:p w14:paraId="044600D7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RPA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0C9AFCF8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Fluorescence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30E766CC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1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h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85F7C7F" w14:textId="4B4C73B4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10</w:t>
            </w:r>
            <w:r w:rsidR="00DA6115" w:rsidRPr="001A027B">
              <w:rPr>
                <w:rFonts w:ascii="Book Antiqua" w:eastAsia="DengXian" w:hAnsi="Book Antiqua"/>
                <w:color w:val="000000"/>
                <w:vertAlign w:val="superscript"/>
              </w:rPr>
              <w:t>-</w:t>
            </w:r>
            <w:r w:rsidRPr="001A027B">
              <w:rPr>
                <w:rFonts w:ascii="Book Antiqua" w:eastAsia="DengXian" w:hAnsi="Book Antiqua"/>
                <w:color w:val="000000"/>
                <w:vertAlign w:val="superscript"/>
              </w:rPr>
              <w:t>18</w:t>
            </w:r>
            <w:r w:rsidR="00114A5B" w:rsidRPr="001A027B">
              <w:rPr>
                <w:rFonts w:ascii="Book Antiqua" w:eastAsia="DengXian" w:hAnsi="Book Antiqua"/>
                <w:color w:val="000000"/>
                <w:vertAlign w:val="superscript"/>
                <w:lang w:eastAsia="zh-CN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M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4237EC8D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High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767AC3F2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DaGVuPC9BdXRob3I+PFllYXI+MjAxODwvWWVhcj48UmVj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 </w:instrTex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DaGVuPC9BdXRob3I+PFllYXI+MjAxODwvWWVhcj48UmVj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.DATA </w:instrText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separate"/>
            </w:r>
            <w:r w:rsidRPr="001A027B">
              <w:rPr>
                <w:rFonts w:ascii="Book Antiqua" w:eastAsia="DengXian" w:hAnsi="Book Antiqua"/>
                <w:noProof/>
                <w:color w:val="000000"/>
              </w:rPr>
              <w:t>[30]</w: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</w:p>
        </w:tc>
      </w:tr>
      <w:tr w:rsidR="006872AC" w:rsidRPr="001A027B" w14:paraId="0BFD93D9" w14:textId="77777777" w:rsidTr="00374254">
        <w:trPr>
          <w:jc w:val="center"/>
        </w:trPr>
        <w:tc>
          <w:tcPr>
            <w:tcW w:w="1580" w:type="dxa"/>
            <w:shd w:val="clear" w:color="auto" w:fill="auto"/>
            <w:vAlign w:val="center"/>
          </w:tcPr>
          <w:p w14:paraId="71943DC7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</w:rPr>
              <w:t>STOP</w:t>
            </w:r>
          </w:p>
        </w:tc>
        <w:tc>
          <w:tcPr>
            <w:tcW w:w="1217" w:type="dxa"/>
            <w:shd w:val="clear" w:color="auto" w:fill="auto"/>
            <w:vAlign w:val="center"/>
          </w:tcPr>
          <w:p w14:paraId="5F12F187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Cas12b</w:t>
            </w:r>
          </w:p>
        </w:tc>
        <w:tc>
          <w:tcPr>
            <w:tcW w:w="1618" w:type="dxa"/>
            <w:shd w:val="clear" w:color="auto" w:fill="auto"/>
            <w:vAlign w:val="center"/>
          </w:tcPr>
          <w:p w14:paraId="74C8BA28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2019-nCoV</w:t>
            </w:r>
          </w:p>
        </w:tc>
        <w:tc>
          <w:tcPr>
            <w:tcW w:w="1262" w:type="dxa"/>
            <w:shd w:val="clear" w:color="auto" w:fill="auto"/>
            <w:vAlign w:val="center"/>
          </w:tcPr>
          <w:p w14:paraId="539A82DF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LAMP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699B860B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Fluorescence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0E723675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1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h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E9FCD8A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100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copies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639D1952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High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1CE1581A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Kb3VuZzwvQXV0aG9yPjxZZWFyPjIwMjA8L1llYXI+PFJl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 </w:instrTex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Kb3VuZzwvQXV0aG9yPjxZZWFyPjIwMjA8L1llYXI+PFJl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.DATA </w:instrText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separate"/>
            </w:r>
            <w:r w:rsidRPr="001A027B">
              <w:rPr>
                <w:rFonts w:ascii="Book Antiqua" w:eastAsia="DengXian" w:hAnsi="Book Antiqua"/>
                <w:noProof/>
                <w:color w:val="000000"/>
              </w:rPr>
              <w:t>[31]</w: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</w:p>
        </w:tc>
      </w:tr>
      <w:tr w:rsidR="006872AC" w:rsidRPr="001A027B" w14:paraId="2C3B0F07" w14:textId="77777777" w:rsidTr="00374254">
        <w:trPr>
          <w:jc w:val="center"/>
        </w:trPr>
        <w:tc>
          <w:tcPr>
            <w:tcW w:w="1580" w:type="dxa"/>
            <w:shd w:val="clear" w:color="auto" w:fill="auto"/>
            <w:vAlign w:val="center"/>
          </w:tcPr>
          <w:p w14:paraId="1A1D9A5D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CADD</w:t>
            </w:r>
          </w:p>
        </w:tc>
        <w:tc>
          <w:tcPr>
            <w:tcW w:w="1217" w:type="dxa"/>
            <w:shd w:val="clear" w:color="auto" w:fill="auto"/>
            <w:vAlign w:val="center"/>
          </w:tcPr>
          <w:p w14:paraId="7CB7B3E7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Cas9</w:t>
            </w:r>
          </w:p>
        </w:tc>
        <w:tc>
          <w:tcPr>
            <w:tcW w:w="1618" w:type="dxa"/>
            <w:shd w:val="clear" w:color="auto" w:fill="auto"/>
            <w:vAlign w:val="center"/>
          </w:tcPr>
          <w:p w14:paraId="2E7DA81E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HPV</w:t>
            </w:r>
          </w:p>
        </w:tc>
        <w:tc>
          <w:tcPr>
            <w:tcW w:w="1262" w:type="dxa"/>
            <w:shd w:val="clear" w:color="auto" w:fill="auto"/>
            <w:vAlign w:val="center"/>
          </w:tcPr>
          <w:p w14:paraId="25A762D6" w14:textId="4B0A6D9E" w:rsidR="006872AC" w:rsidRPr="001A027B" w:rsidRDefault="001D63DF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  <w:lang w:eastAsia="zh-CN"/>
              </w:rPr>
            </w:pPr>
            <w:r w:rsidRPr="001A027B">
              <w:rPr>
                <w:rFonts w:ascii="Book Antiqua" w:eastAsia="DengXian" w:hAnsi="Book Antiqua"/>
                <w:color w:val="000000"/>
                <w:lang w:eastAsia="zh-CN"/>
              </w:rPr>
              <w:t>-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218780B7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Fluorescence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66619F34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30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mi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A258CF8" w14:textId="4EFF94C2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10</w:t>
            </w:r>
            <w:r w:rsidR="00DA6115" w:rsidRPr="001A027B">
              <w:rPr>
                <w:rFonts w:ascii="Book Antiqua" w:eastAsia="DengXian" w:hAnsi="Book Antiqua"/>
                <w:color w:val="000000"/>
                <w:vertAlign w:val="superscript"/>
              </w:rPr>
              <w:t>-</w:t>
            </w:r>
            <w:r w:rsidRPr="001A027B">
              <w:rPr>
                <w:rFonts w:ascii="Book Antiqua" w:eastAsia="DengXian" w:hAnsi="Book Antiqua"/>
                <w:color w:val="000000"/>
                <w:vertAlign w:val="superscript"/>
              </w:rPr>
              <w:t>15</w:t>
            </w:r>
            <w:r w:rsidR="001D63DF" w:rsidRPr="001A027B">
              <w:rPr>
                <w:rFonts w:ascii="Book Antiqua" w:eastAsia="DengXian" w:hAnsi="Book Antiqua"/>
                <w:color w:val="000000"/>
                <w:vertAlign w:val="superscript"/>
                <w:lang w:eastAsia="zh-CN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M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1D9DE255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High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4D00A15B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fldChar w:fldCharType="begin"/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 &lt;EndNote&gt;&lt;Cite&gt;&lt;Author&gt;Xu&lt;/Author&gt;&lt;Year&gt;2020&lt;/Year&gt;&lt;RecNum&gt;32&lt;/RecNum&gt;&lt;DisplayText&gt;&lt;style face="superscript"&gt;[32]&lt;/style&gt;&lt;/DisplayText&gt;&lt;record&gt;&lt;rec-number&gt;32&lt;/rec-number&gt;&lt;foreign-keys&gt;&lt;key app="EN" db-id="etrf2adwc2rdxjetx57xwe2oeds9ad0t5rv5" timestamp="1635473225"&gt;32&lt;/key&gt;&lt;/foreign-keys&gt;&lt;ref-type name="Journal Article"&gt;17&lt;/ref-type&gt;&lt;contributors&gt;&lt;authors&gt;&lt;author&gt;Xu, X.&lt;/author&gt;&lt;author&gt;Luo, T.&lt;/author&gt;&lt;author&gt;Gao, J.&lt;/author&gt;&lt;author&gt;Lin, N.&lt;/author&gt;&lt;author&gt;Li, W.&lt;/author&gt;&lt;author&gt;Xia, X.&lt;/author&gt;&lt;author&gt;Wang, J.&lt;/author&gt;&lt;/authors&gt;&lt;/contributors&gt;&lt;auth-address&gt;State Key Laboratory of Bioelectronics, Southeast University, Nanjing, PR China.&amp;#xD;Jinling Hospital, Nanjing University School of Medicine, Nanjing, PR China.&lt;/auth-address&gt;&lt;titles&gt;&lt;title&gt;CRISPR-Assisted DNA Detection: A Novel dCas9-Based DNA Detection Technique&lt;/title&gt;&lt;secondary-title&gt;Crispr j&lt;/secondary-title&gt;&lt;alt-title&gt;The CRISPR journal&lt;/alt-title&gt;&lt;/titles&gt;&lt;periodical&gt;&lt;full-title&gt;Crispr j&lt;/full-title&gt;&lt;abbr-1&gt;The CRISPR journal&lt;/abbr-1&gt;&lt;/periodical&gt;&lt;alt-periodical&gt;&lt;full-title&gt;Crispr j&lt;/full-title&gt;&lt;abbr-1&gt;The CRISPR journal&lt;/abbr-1&gt;&lt;/alt-periodical&gt;&lt;pages&gt;487-502&lt;/pages&gt;&lt;volume&gt;3&lt;/volume&gt;&lt;number&gt;6&lt;/number&gt;&lt;edition&gt;2020/12/22&lt;/edition&gt;&lt;keywords&gt;&lt;keyword&gt;Animals&lt;/keyword&gt;&lt;keyword&gt;CRISPR-Associated Protein 9/*metabolism&lt;/keyword&gt;&lt;keyword&gt;CRISPR-Cas Systems&lt;/keyword&gt;&lt;keyword&gt;DNA, Viral/genetics&lt;/keyword&gt;&lt;keyword&gt;Genetic Engineering/methods&lt;/keyword&gt;&lt;keyword&gt;Humans&lt;/keyword&gt;&lt;keyword&gt;Limit of Detection&lt;/keyword&gt;&lt;keyword&gt;Nucleic Acid Amplification Techniques/*methods&lt;/keyword&gt;&lt;keyword&gt;Nucleic Acid Hybridization/*methods&lt;/keyword&gt;&lt;keyword&gt;Papillomavirus Infections/genetics&lt;/keyword&gt;&lt;keyword&gt;RNA, Guide/genetics/metabolism&lt;/keyword&gt;&lt;/keywords&gt;&lt;dates&gt;&lt;year&gt;2020&lt;/year&gt;&lt;pub-dates&gt;&lt;date&gt;Dec&lt;/date&gt;&lt;/pub-dates&gt;&lt;/dates&gt;&lt;isbn&gt;2573-1599&lt;/isbn&gt;&lt;accession-num&gt;33346711&lt;/accession-num&gt;&lt;urls&gt;&lt;/urls&gt;&lt;electronic-resource-num&gt;10.1089/crispr.2020.0041&lt;/electronic-resource-num&gt;&lt;remote-database-provider&gt;NLM&lt;/remote-database-provider&gt;&lt;language&gt;eng&lt;/language&gt;&lt;/record&gt;&lt;/Cite&gt;&lt;/EndNote&gt;</w:instrTex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separate"/>
            </w:r>
            <w:r w:rsidRPr="001A027B">
              <w:rPr>
                <w:rFonts w:ascii="Book Antiqua" w:eastAsia="DengXian" w:hAnsi="Book Antiqua"/>
                <w:noProof/>
                <w:color w:val="000000"/>
              </w:rPr>
              <w:t>[32]</w: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</w:p>
        </w:tc>
      </w:tr>
      <w:tr w:rsidR="006872AC" w:rsidRPr="001A027B" w14:paraId="4038D4D4" w14:textId="77777777" w:rsidTr="00374254">
        <w:trPr>
          <w:jc w:val="center"/>
        </w:trPr>
        <w:tc>
          <w:tcPr>
            <w:tcW w:w="1580" w:type="dxa"/>
            <w:shd w:val="clear" w:color="auto" w:fill="auto"/>
            <w:vAlign w:val="center"/>
          </w:tcPr>
          <w:p w14:paraId="70BC59C1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CARVER</w:t>
            </w:r>
          </w:p>
        </w:tc>
        <w:tc>
          <w:tcPr>
            <w:tcW w:w="1217" w:type="dxa"/>
            <w:shd w:val="clear" w:color="auto" w:fill="auto"/>
            <w:vAlign w:val="center"/>
          </w:tcPr>
          <w:p w14:paraId="04CC35A1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Cas13a</w:t>
            </w:r>
          </w:p>
        </w:tc>
        <w:tc>
          <w:tcPr>
            <w:tcW w:w="1618" w:type="dxa"/>
            <w:shd w:val="clear" w:color="auto" w:fill="auto"/>
            <w:vAlign w:val="center"/>
          </w:tcPr>
          <w:p w14:paraId="29322659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Influenza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A</w:t>
            </w:r>
          </w:p>
        </w:tc>
        <w:tc>
          <w:tcPr>
            <w:tcW w:w="1262" w:type="dxa"/>
            <w:shd w:val="clear" w:color="auto" w:fill="auto"/>
            <w:vAlign w:val="center"/>
          </w:tcPr>
          <w:p w14:paraId="03F5FB67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RPA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0EBA5472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Test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strip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1D464B78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2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h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CC9FAF5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-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5BAD63F7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High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25E0E834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GcmVpamU8L0F1dGhvcj48WWVhcj4yMDE5PC9ZZWFyPjxS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 </w:instrTex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GcmVpamU8L0F1dGhvcj48WWVhcj4yMDE5PC9ZZWFyPjxS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.DATA </w:instrText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separate"/>
            </w:r>
            <w:r w:rsidRPr="001A027B">
              <w:rPr>
                <w:rFonts w:ascii="Book Antiqua" w:eastAsia="DengXian" w:hAnsi="Book Antiqua"/>
                <w:noProof/>
                <w:color w:val="000000"/>
              </w:rPr>
              <w:t>[33]</w: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</w:p>
        </w:tc>
      </w:tr>
      <w:tr w:rsidR="006872AC" w:rsidRPr="001A027B" w14:paraId="1FBDFBA7" w14:textId="77777777" w:rsidTr="00374254">
        <w:trPr>
          <w:jc w:val="center"/>
        </w:trPr>
        <w:tc>
          <w:tcPr>
            <w:tcW w:w="1580" w:type="dxa"/>
            <w:shd w:val="clear" w:color="auto" w:fill="auto"/>
            <w:vAlign w:val="center"/>
          </w:tcPr>
          <w:p w14:paraId="5F499CDC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lastRenderedPageBreak/>
              <w:t>Smartphone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testing</w:t>
            </w:r>
          </w:p>
        </w:tc>
        <w:tc>
          <w:tcPr>
            <w:tcW w:w="1217" w:type="dxa"/>
            <w:shd w:val="clear" w:color="auto" w:fill="auto"/>
            <w:vAlign w:val="center"/>
          </w:tcPr>
          <w:p w14:paraId="26138794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Cas13a</w:t>
            </w:r>
          </w:p>
        </w:tc>
        <w:tc>
          <w:tcPr>
            <w:tcW w:w="1618" w:type="dxa"/>
            <w:shd w:val="clear" w:color="auto" w:fill="auto"/>
            <w:vAlign w:val="center"/>
          </w:tcPr>
          <w:p w14:paraId="56450292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2019-nCoV</w:t>
            </w:r>
          </w:p>
        </w:tc>
        <w:tc>
          <w:tcPr>
            <w:tcW w:w="1262" w:type="dxa"/>
            <w:shd w:val="clear" w:color="auto" w:fill="auto"/>
            <w:vAlign w:val="center"/>
          </w:tcPr>
          <w:p w14:paraId="308071A8" w14:textId="574F1AF2" w:rsidR="006872AC" w:rsidRPr="001A027B" w:rsidRDefault="00114A5B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-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4A9512F9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Fluorescence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5405A53C" w14:textId="3DFAC48C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15</w:t>
            </w:r>
            <w:r w:rsidR="00DA6115" w:rsidRPr="001A027B">
              <w:rPr>
                <w:rFonts w:ascii="Book Antiqua" w:eastAsia="DengXian" w:hAnsi="Book Antiqua"/>
                <w:color w:val="000000"/>
              </w:rPr>
              <w:t>-</w:t>
            </w:r>
            <w:r w:rsidRPr="001A027B">
              <w:rPr>
                <w:rFonts w:ascii="Book Antiqua" w:eastAsia="DengXian" w:hAnsi="Book Antiqua"/>
                <w:color w:val="000000"/>
              </w:rPr>
              <w:t>30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mi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7A0D346" w14:textId="5853022E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10</w:t>
            </w:r>
            <w:r w:rsidR="00DA6115" w:rsidRPr="001A027B">
              <w:rPr>
                <w:rFonts w:ascii="Book Antiqua" w:eastAsia="DengXian" w:hAnsi="Book Antiqua"/>
                <w:color w:val="000000"/>
                <w:vertAlign w:val="superscript"/>
              </w:rPr>
              <w:t>-</w:t>
            </w:r>
            <w:r w:rsidRPr="001A027B">
              <w:rPr>
                <w:rFonts w:ascii="Book Antiqua" w:eastAsia="DengXian" w:hAnsi="Book Antiqua"/>
                <w:color w:val="000000"/>
                <w:vertAlign w:val="superscript"/>
              </w:rPr>
              <w:t>4</w:t>
            </w:r>
            <w:r w:rsidR="00114A5B" w:rsidRPr="001A027B">
              <w:rPr>
                <w:rFonts w:ascii="Book Antiqua" w:eastAsia="DengXian" w:hAnsi="Book Antiqua"/>
                <w:color w:val="000000"/>
                <w:lang w:eastAsia="zh-CN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M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6FD61485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High</w:t>
            </w:r>
          </w:p>
        </w:tc>
        <w:tc>
          <w:tcPr>
            <w:tcW w:w="993" w:type="dxa"/>
            <w:shd w:val="clear" w:color="auto" w:fill="auto"/>
            <w:vAlign w:val="center"/>
          </w:tcPr>
          <w:p w14:paraId="02DE2855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Gb3pvdW5pPC9BdXRob3I+PFllYXI+MjAyMTwvWWVhcj48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 </w:instrTex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Gb3pvdW5pPC9BdXRob3I+PFllYXI+MjAyMTwvWWVhcj48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.DATA </w:instrText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separate"/>
            </w:r>
            <w:r w:rsidRPr="001A027B">
              <w:rPr>
                <w:rFonts w:ascii="Book Antiqua" w:eastAsia="DengXian" w:hAnsi="Book Antiqua"/>
                <w:noProof/>
                <w:color w:val="000000"/>
              </w:rPr>
              <w:t>[34]</w: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</w:p>
        </w:tc>
      </w:tr>
      <w:tr w:rsidR="006872AC" w:rsidRPr="001A027B" w14:paraId="2B8F695E" w14:textId="77777777" w:rsidTr="00374254">
        <w:trPr>
          <w:jc w:val="center"/>
        </w:trPr>
        <w:tc>
          <w:tcPr>
            <w:tcW w:w="158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66C070B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Tandem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nuclease</w:t>
            </w:r>
          </w:p>
        </w:tc>
        <w:tc>
          <w:tcPr>
            <w:tcW w:w="121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9570585" w14:textId="1FF77C45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Cas13a</w:t>
            </w:r>
            <w:r w:rsidR="001D63DF" w:rsidRPr="001A027B">
              <w:rPr>
                <w:rFonts w:ascii="Book Antiqua" w:eastAsia="DengXian" w:hAnsi="Book Antiqua"/>
                <w:color w:val="000000"/>
                <w:lang w:eastAsia="zh-CN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+</w:t>
            </w:r>
            <w:r w:rsidR="001D63DF" w:rsidRPr="001A027B">
              <w:rPr>
                <w:rFonts w:ascii="Book Antiqua" w:eastAsia="DengXian" w:hAnsi="Book Antiqua"/>
                <w:color w:val="000000"/>
                <w:lang w:eastAsia="zh-CN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Csm6</w:t>
            </w:r>
          </w:p>
        </w:tc>
        <w:tc>
          <w:tcPr>
            <w:tcW w:w="161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A7B6E98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2019-nCoV</w:t>
            </w:r>
          </w:p>
        </w:tc>
        <w:tc>
          <w:tcPr>
            <w:tcW w:w="126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C4EAEAA" w14:textId="1EFBB808" w:rsidR="006872AC" w:rsidRPr="001A027B" w:rsidRDefault="00114A5B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-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18F6363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Fluorescence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4E48636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20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min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DFD96C5" w14:textId="5DC3267D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3.1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×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10</w:t>
            </w:r>
            <w:r w:rsidR="00DA6115" w:rsidRPr="001A027B">
              <w:rPr>
                <w:rFonts w:ascii="Book Antiqua" w:eastAsia="DengXian" w:hAnsi="Book Antiqua"/>
                <w:color w:val="000000"/>
                <w:vertAlign w:val="superscript"/>
              </w:rPr>
              <w:t>-</w:t>
            </w:r>
            <w:r w:rsidRPr="001A027B">
              <w:rPr>
                <w:rFonts w:ascii="Book Antiqua" w:eastAsia="DengXian" w:hAnsi="Book Antiqua"/>
                <w:color w:val="000000"/>
                <w:vertAlign w:val="superscript"/>
              </w:rPr>
              <w:t>5</w:t>
            </w:r>
            <w:r w:rsidR="001A027B" w:rsidRPr="001A027B">
              <w:rPr>
                <w:rFonts w:ascii="Book Antiqua" w:eastAsia="DengXian" w:hAnsi="Book Antiqua"/>
                <w:color w:val="000000"/>
                <w:vertAlign w:val="superscript"/>
                <w:lang w:eastAsia="zh-CN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M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48DAC2D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High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A13256B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MaXU8L0F1dGhvcj48WWVhcj4yMDIxPC9ZZWFyPjxSZWNO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 </w:instrTex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MaXU8L0F1dGhvcj48WWVhcj4yMDIxPC9ZZWFyPjxSZWNO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.DATA </w:instrText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separate"/>
            </w:r>
            <w:r w:rsidRPr="001A027B">
              <w:rPr>
                <w:rFonts w:ascii="Book Antiqua" w:eastAsia="DengXian" w:hAnsi="Book Antiqua"/>
                <w:noProof/>
                <w:color w:val="000000"/>
              </w:rPr>
              <w:t>[35]</w: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</w:p>
        </w:tc>
      </w:tr>
    </w:tbl>
    <w:p w14:paraId="37C9F96A" w14:textId="63C12095" w:rsidR="001D671B" w:rsidRPr="001A027B" w:rsidRDefault="00F82580" w:rsidP="001A027B">
      <w:pPr>
        <w:spacing w:line="360" w:lineRule="auto"/>
        <w:jc w:val="both"/>
        <w:rPr>
          <w:rFonts w:ascii="Book Antiqua" w:hAnsi="Book Antiqua"/>
          <w:color w:val="000000"/>
          <w:lang w:eastAsia="zh-CN"/>
        </w:rPr>
      </w:pPr>
      <w:proofErr w:type="spellStart"/>
      <w:r w:rsidRPr="001A027B">
        <w:rPr>
          <w:rFonts w:ascii="Book Antiqua" w:eastAsia="DengXian" w:hAnsi="Book Antiqua"/>
          <w:lang w:eastAsia="zh-CN"/>
        </w:rPr>
        <w:t>Cas</w:t>
      </w:r>
      <w:proofErr w:type="spellEnd"/>
      <w:r w:rsidRPr="001A027B">
        <w:rPr>
          <w:rFonts w:ascii="Book Antiqua" w:eastAsia="DengXian" w:hAnsi="Book Antiqua"/>
          <w:lang w:eastAsia="zh-CN"/>
        </w:rPr>
        <w:t>:</w:t>
      </w:r>
      <w:r w:rsidR="006529E5" w:rsidRPr="001A027B">
        <w:rPr>
          <w:rFonts w:ascii="Book Antiqua" w:hAnsi="Book Antiqua"/>
        </w:rPr>
        <w:t xml:space="preserve"> </w:t>
      </w:r>
      <w:r w:rsidR="001D671B" w:rsidRPr="001A027B">
        <w:rPr>
          <w:rFonts w:ascii="Book Antiqua" w:eastAsia="DengXian" w:hAnsi="Book Antiqua"/>
          <w:lang w:eastAsia="zh-CN"/>
        </w:rPr>
        <w:t>CRISPR-associated</w:t>
      </w:r>
      <w:r w:rsidR="006529E5" w:rsidRPr="001A027B">
        <w:rPr>
          <w:rFonts w:ascii="Book Antiqua" w:eastAsia="DengXian" w:hAnsi="Book Antiqua"/>
          <w:lang w:eastAsia="zh-CN"/>
        </w:rPr>
        <w:t xml:space="preserve"> </w:t>
      </w:r>
      <w:r w:rsidR="00F67493" w:rsidRPr="001A027B">
        <w:rPr>
          <w:rFonts w:ascii="Book Antiqua" w:eastAsia="DengXian" w:hAnsi="Book Antiqua"/>
          <w:lang w:eastAsia="zh-CN"/>
        </w:rPr>
        <w:t>protein</w:t>
      </w:r>
      <w:r w:rsidR="001D671B" w:rsidRPr="001A027B">
        <w:rPr>
          <w:rFonts w:ascii="Book Antiqua" w:eastAsia="DengXian" w:hAnsi="Book Antiqua"/>
          <w:lang w:eastAsia="zh-CN"/>
        </w:rPr>
        <w:t>;</w:t>
      </w:r>
      <w:r w:rsidR="006529E5" w:rsidRPr="001A027B">
        <w:rPr>
          <w:rFonts w:ascii="Book Antiqua" w:eastAsia="DengXian" w:hAnsi="Book Antiqua"/>
          <w:lang w:eastAsia="zh-CN"/>
        </w:rPr>
        <w:t xml:space="preserve"> </w:t>
      </w:r>
      <w:r w:rsidR="001D671B" w:rsidRPr="001A027B">
        <w:rPr>
          <w:rFonts w:ascii="Book Antiqua" w:eastAsia="DengXian" w:hAnsi="Book Antiqua"/>
          <w:color w:val="000000"/>
        </w:rPr>
        <w:t>RPA</w:t>
      </w:r>
      <w:r w:rsidR="001D671B" w:rsidRPr="001A027B">
        <w:rPr>
          <w:rFonts w:ascii="Book Antiqua" w:eastAsia="DengXian" w:hAnsi="Book Antiqua"/>
          <w:color w:val="000000"/>
          <w:lang w:eastAsia="zh-CN"/>
        </w:rPr>
        <w:t>:</w:t>
      </w:r>
      <w:r w:rsidR="00E77AE6" w:rsidRPr="001A027B">
        <w:rPr>
          <w:rFonts w:ascii="Book Antiqua" w:eastAsia="DengXian" w:hAnsi="Book Antiqua"/>
          <w:color w:val="000000"/>
          <w:lang w:eastAsia="zh-CN"/>
        </w:rPr>
        <w:t xml:space="preserve"> </w:t>
      </w:r>
      <w:proofErr w:type="spellStart"/>
      <w:r w:rsidR="00E77AE6" w:rsidRPr="001A027B">
        <w:rPr>
          <w:rFonts w:ascii="Book Antiqua" w:eastAsia="DengXian" w:hAnsi="Book Antiqua"/>
          <w:color w:val="000000"/>
          <w:lang w:eastAsia="zh-CN"/>
        </w:rPr>
        <w:t>Recombinase</w:t>
      </w:r>
      <w:proofErr w:type="spellEnd"/>
      <w:r w:rsidR="00E77AE6" w:rsidRPr="001A027B">
        <w:rPr>
          <w:rFonts w:ascii="Book Antiqua" w:eastAsia="DengXian" w:hAnsi="Book Antiqua"/>
          <w:color w:val="000000"/>
          <w:lang w:eastAsia="zh-CN"/>
        </w:rPr>
        <w:t xml:space="preserve"> Polymerase Amplification</w:t>
      </w:r>
      <w:r w:rsidR="00B9733F" w:rsidRPr="001A027B">
        <w:rPr>
          <w:rFonts w:ascii="Book Antiqua" w:eastAsia="DengXian" w:hAnsi="Book Antiqua"/>
          <w:color w:val="000000"/>
          <w:lang w:eastAsia="zh-CN"/>
        </w:rPr>
        <w:t xml:space="preserve">; </w:t>
      </w:r>
      <w:r w:rsidR="001D671B" w:rsidRPr="001A027B">
        <w:rPr>
          <w:rFonts w:ascii="Book Antiqua" w:eastAsia="DengXian" w:hAnsi="Book Antiqua"/>
          <w:color w:val="000000"/>
        </w:rPr>
        <w:t>SHERLOCK</w:t>
      </w:r>
      <w:r w:rsidR="001D671B" w:rsidRPr="001A027B">
        <w:rPr>
          <w:rFonts w:ascii="Book Antiqua" w:hAnsi="Book Antiqua" w:cs="Book Antiqua"/>
          <w:color w:val="000000"/>
          <w:lang w:eastAsia="zh-CN"/>
        </w:rPr>
        <w:t>: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="001D671B" w:rsidRPr="001A027B">
        <w:rPr>
          <w:rFonts w:ascii="Book Antiqua" w:eastAsia="Book Antiqua" w:hAnsi="Book Antiqua" w:cs="Book Antiqua"/>
          <w:color w:val="000000"/>
        </w:rPr>
        <w:t>Specif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B6BF6" w:rsidRPr="001A027B">
        <w:rPr>
          <w:rFonts w:ascii="Book Antiqua" w:eastAsia="Book Antiqua" w:hAnsi="Book Antiqua" w:cs="Book Antiqua"/>
          <w:color w:val="000000"/>
        </w:rPr>
        <w:t>high-sensitivi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B6BF6" w:rsidRPr="001A027B">
        <w:rPr>
          <w:rFonts w:ascii="Book Antiqua" w:eastAsia="Book Antiqua" w:hAnsi="Book Antiqua" w:cs="Book Antiqua"/>
          <w:color w:val="000000"/>
        </w:rPr>
        <w:t>enzyma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B6BF6" w:rsidRPr="001A027B">
        <w:rPr>
          <w:rFonts w:ascii="Book Antiqua" w:eastAsia="Book Antiqua" w:hAnsi="Book Antiqua" w:cs="Book Antiqua"/>
          <w:color w:val="000000"/>
        </w:rPr>
        <w:t>report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B6BF6" w:rsidRPr="001A027B">
        <w:rPr>
          <w:rFonts w:ascii="Book Antiqua" w:eastAsia="Book Antiqua" w:hAnsi="Book Antiqua" w:cs="Book Antiqua"/>
          <w:color w:val="000000"/>
        </w:rPr>
        <w:t>unlocking</w:t>
      </w:r>
      <w:r w:rsidR="001D671B" w:rsidRPr="001A027B">
        <w:rPr>
          <w:rFonts w:ascii="Book Antiqua" w:hAnsi="Book Antiqua" w:cs="Book Antiqua"/>
          <w:color w:val="000000"/>
          <w:lang w:eastAsia="zh-CN"/>
        </w:rPr>
        <w:t>;</w:t>
      </w:r>
      <w:r w:rsidR="006529E5" w:rsidRPr="001A027B">
        <w:rPr>
          <w:rFonts w:ascii="Book Antiqua" w:eastAsia="DengXian" w:hAnsi="Book Antiqua"/>
          <w:color w:val="000000"/>
        </w:rPr>
        <w:t xml:space="preserve"> </w:t>
      </w:r>
      <w:r w:rsidR="001D671B" w:rsidRPr="001A027B">
        <w:rPr>
          <w:rFonts w:ascii="Book Antiqua" w:eastAsia="DengXian" w:hAnsi="Book Antiqua"/>
        </w:rPr>
        <w:t>STOP</w:t>
      </w:r>
      <w:r w:rsidR="001D671B" w:rsidRPr="001A027B">
        <w:rPr>
          <w:rFonts w:ascii="Book Antiqua" w:eastAsia="DengXian" w:hAnsi="Book Antiqua"/>
          <w:color w:val="000000"/>
          <w:lang w:eastAsia="zh-CN"/>
        </w:rPr>
        <w:t>:</w:t>
      </w:r>
      <w:r w:rsidR="006529E5" w:rsidRPr="001A027B">
        <w:rPr>
          <w:rFonts w:ascii="Book Antiqua" w:eastAsia="DengXian" w:hAnsi="Book Antiqua"/>
          <w:color w:val="000000"/>
          <w:lang w:eastAsia="zh-CN"/>
        </w:rPr>
        <w:t xml:space="preserve"> </w:t>
      </w:r>
      <w:r w:rsidR="001D671B" w:rsidRPr="001A027B">
        <w:rPr>
          <w:rFonts w:ascii="Book Antiqua" w:eastAsia="Book Antiqua" w:hAnsi="Book Antiqua" w:cs="Book Antiqua"/>
          <w:color w:val="000000"/>
        </w:rPr>
        <w:t>SHERLOCK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1D671B" w:rsidRPr="001A027B">
        <w:rPr>
          <w:rFonts w:ascii="Book Antiqua" w:eastAsia="Book Antiqua" w:hAnsi="Book Antiqua" w:cs="Book Antiqua"/>
          <w:color w:val="000000"/>
        </w:rPr>
        <w:t>Testi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1D671B" w:rsidRPr="001A027B">
        <w:rPr>
          <w:rFonts w:ascii="Book Antiqua" w:eastAsia="Book Antiqua" w:hAnsi="Book Antiqua" w:cs="Book Antiqua"/>
          <w:color w:val="000000"/>
        </w:rPr>
        <w:t>i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1D671B" w:rsidRPr="001A027B">
        <w:rPr>
          <w:rFonts w:ascii="Book Antiqua" w:eastAsia="Book Antiqua" w:hAnsi="Book Antiqua" w:cs="Book Antiqua"/>
          <w:color w:val="000000"/>
        </w:rPr>
        <w:t>On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1D671B" w:rsidRPr="001A027B">
        <w:rPr>
          <w:rFonts w:ascii="Book Antiqua" w:eastAsia="Book Antiqua" w:hAnsi="Book Antiqua" w:cs="Book Antiqua"/>
          <w:color w:val="000000"/>
        </w:rPr>
        <w:t>Pot</w:t>
      </w:r>
      <w:r w:rsidR="001D671B" w:rsidRPr="001A027B">
        <w:rPr>
          <w:rFonts w:ascii="Book Antiqua" w:eastAsia="DengXian" w:hAnsi="Book Antiqua"/>
          <w:color w:val="000000"/>
          <w:lang w:eastAsia="zh-CN"/>
        </w:rPr>
        <w:t>;</w:t>
      </w:r>
      <w:r w:rsidR="006529E5" w:rsidRPr="001A027B">
        <w:rPr>
          <w:rFonts w:ascii="Book Antiqua" w:eastAsia="DengXian" w:hAnsi="Book Antiqua"/>
          <w:color w:val="000000"/>
          <w:lang w:eastAsia="zh-CN"/>
        </w:rPr>
        <w:t xml:space="preserve"> </w:t>
      </w:r>
      <w:r w:rsidR="001D671B" w:rsidRPr="001A027B">
        <w:rPr>
          <w:rFonts w:ascii="Book Antiqua" w:eastAsia="DengXian" w:hAnsi="Book Antiqua"/>
          <w:color w:val="000000"/>
        </w:rPr>
        <w:t>CADD</w:t>
      </w:r>
      <w:r w:rsidR="001D671B" w:rsidRPr="001A027B">
        <w:rPr>
          <w:rFonts w:ascii="Book Antiqua" w:eastAsia="DengXian" w:hAnsi="Book Antiqua"/>
          <w:color w:val="000000"/>
          <w:lang w:eastAsia="zh-CN"/>
        </w:rPr>
        <w:t>: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1D671B" w:rsidRPr="001A027B">
        <w:rPr>
          <w:rFonts w:ascii="Book Antiqua" w:eastAsia="Book Antiqua" w:hAnsi="Book Antiqua" w:cs="Book Antiqua"/>
          <w:color w:val="000000"/>
        </w:rPr>
        <w:t>CRISPR-Cas9-assis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1D671B" w:rsidRPr="001A027B">
        <w:rPr>
          <w:rFonts w:ascii="Book Antiqua" w:eastAsia="Book Antiqua" w:hAnsi="Book Antiqua" w:cs="Book Antiqua"/>
          <w:color w:val="000000"/>
        </w:rPr>
        <w:t>D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1D671B" w:rsidRPr="001A027B">
        <w:rPr>
          <w:rFonts w:ascii="Book Antiqua" w:eastAsia="Book Antiqua" w:hAnsi="Book Antiqua" w:cs="Book Antiqua"/>
          <w:color w:val="000000"/>
        </w:rPr>
        <w:t>detection</w:t>
      </w:r>
      <w:r w:rsidR="001D671B" w:rsidRPr="001A027B">
        <w:rPr>
          <w:rFonts w:ascii="Book Antiqua" w:hAnsi="Book Antiqua" w:cs="Book Antiqua"/>
          <w:color w:val="000000"/>
          <w:lang w:eastAsia="zh-CN"/>
        </w:rPr>
        <w:t>;</w:t>
      </w:r>
      <w:r w:rsidR="006529E5" w:rsidRPr="001A027B">
        <w:rPr>
          <w:rFonts w:ascii="Book Antiqua" w:eastAsia="DengXian" w:hAnsi="Book Antiqua"/>
          <w:color w:val="000000"/>
          <w:lang w:eastAsia="zh-CN"/>
        </w:rPr>
        <w:t xml:space="preserve"> </w:t>
      </w:r>
      <w:r w:rsidR="001D671B" w:rsidRPr="001A027B">
        <w:rPr>
          <w:rFonts w:ascii="Book Antiqua" w:eastAsia="DengXian" w:hAnsi="Book Antiqua"/>
          <w:color w:val="000000"/>
        </w:rPr>
        <w:t>CARVER</w:t>
      </w:r>
      <w:r w:rsidR="001D671B" w:rsidRPr="001A027B">
        <w:rPr>
          <w:rFonts w:ascii="Book Antiqua" w:eastAsia="DengXian" w:hAnsi="Book Antiqua"/>
          <w:color w:val="000000"/>
          <w:lang w:eastAsia="zh-CN"/>
        </w:rPr>
        <w:t>:</w:t>
      </w:r>
      <w:r w:rsidR="006529E5" w:rsidRPr="001A027B">
        <w:rPr>
          <w:rFonts w:ascii="Book Antiqua" w:eastAsia="DengXian" w:hAnsi="Book Antiqua"/>
          <w:color w:val="000000"/>
          <w:lang w:eastAsia="zh-CN"/>
        </w:rPr>
        <w:t xml:space="preserve"> </w:t>
      </w:r>
      <w:r w:rsidR="001D671B" w:rsidRPr="001A027B">
        <w:rPr>
          <w:rFonts w:ascii="Book Antiqua" w:eastAsia="DengXian" w:hAnsi="Book Antiqua"/>
          <w:color w:val="000000"/>
        </w:rPr>
        <w:t>LAMP</w:t>
      </w:r>
      <w:r w:rsidR="001D671B" w:rsidRPr="001A027B">
        <w:rPr>
          <w:rFonts w:ascii="Book Antiqua" w:eastAsia="DengXian" w:hAnsi="Book Antiqua"/>
          <w:color w:val="000000"/>
          <w:lang w:eastAsia="zh-CN"/>
        </w:rPr>
        <w:t>:</w:t>
      </w:r>
      <w:r w:rsidR="003E37A5" w:rsidRPr="001A027B">
        <w:rPr>
          <w:rFonts w:ascii="Book Antiqua" w:eastAsia="DengXian" w:hAnsi="Book Antiqua"/>
          <w:color w:val="000000"/>
          <w:lang w:eastAsia="zh-CN"/>
        </w:rPr>
        <w:t xml:space="preserve"> </w:t>
      </w:r>
      <w:r w:rsidR="001D671B" w:rsidRPr="001A027B">
        <w:rPr>
          <w:rFonts w:ascii="Book Antiqua" w:hAnsi="Book Antiqua" w:cs="Book Antiqua"/>
          <w:color w:val="000000"/>
          <w:lang w:eastAsia="zh-CN"/>
        </w:rPr>
        <w:t>L</w:t>
      </w:r>
      <w:r w:rsidR="001D671B" w:rsidRPr="001A027B">
        <w:rPr>
          <w:rFonts w:ascii="Book Antiqua" w:eastAsia="Book Antiqua" w:hAnsi="Book Antiqua" w:cs="Book Antiqua"/>
          <w:color w:val="000000"/>
        </w:rPr>
        <w:t>oop-medi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1D671B" w:rsidRPr="001A027B">
        <w:rPr>
          <w:rFonts w:ascii="Book Antiqua" w:eastAsia="Book Antiqua" w:hAnsi="Book Antiqua" w:cs="Book Antiqua"/>
          <w:color w:val="000000"/>
        </w:rPr>
        <w:t>isotherma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1D671B" w:rsidRPr="001A027B">
        <w:rPr>
          <w:rFonts w:ascii="Book Antiqua" w:eastAsia="Book Antiqua" w:hAnsi="Book Antiqua" w:cs="Book Antiqua"/>
          <w:color w:val="000000"/>
        </w:rPr>
        <w:t>amplification</w:t>
      </w:r>
      <w:r w:rsidR="001D671B" w:rsidRPr="001A027B">
        <w:rPr>
          <w:rFonts w:ascii="Book Antiqua" w:hAnsi="Book Antiqua" w:cs="Book Antiqua"/>
          <w:color w:val="000000"/>
          <w:lang w:eastAsia="zh-CN"/>
        </w:rPr>
        <w:t>;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="003E37A5" w:rsidRPr="001A027B">
        <w:rPr>
          <w:rFonts w:ascii="Book Antiqua" w:hAnsi="Book Antiqua" w:cs="Book Antiqua"/>
          <w:color w:val="000000"/>
          <w:lang w:eastAsia="zh-CN"/>
        </w:rPr>
        <w:t>2019-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>n</w:t>
      </w:r>
      <w:r w:rsidR="006529E5" w:rsidRPr="001A027B">
        <w:rPr>
          <w:rFonts w:ascii="Book Antiqua" w:eastAsia="DengXian" w:hAnsi="Book Antiqua"/>
          <w:color w:val="000000"/>
        </w:rPr>
        <w:t>CoV</w:t>
      </w:r>
      <w:r w:rsidR="006529E5" w:rsidRPr="001A027B">
        <w:rPr>
          <w:rFonts w:ascii="Book Antiqua" w:eastAsia="DengXian" w:hAnsi="Book Antiqua"/>
          <w:color w:val="000000"/>
          <w:lang w:eastAsia="zh-CN"/>
        </w:rPr>
        <w:t>:</w:t>
      </w:r>
      <w:r w:rsidR="003E37A5" w:rsidRPr="001A027B">
        <w:rPr>
          <w:rFonts w:ascii="Book Antiqua" w:eastAsia="DengXian" w:hAnsi="Book Antiqua"/>
          <w:color w:val="000000"/>
          <w:lang w:eastAsia="zh-CN"/>
        </w:rPr>
        <w:t xml:space="preserve"> 2019 novel coronavirus</w:t>
      </w:r>
      <w:r w:rsidR="00DA6115" w:rsidRPr="001A027B">
        <w:rPr>
          <w:rFonts w:ascii="Book Antiqua" w:eastAsia="DengXian" w:hAnsi="Book Antiqua"/>
          <w:color w:val="000000"/>
          <w:lang w:eastAsia="zh-CN"/>
        </w:rPr>
        <w:t>;</w:t>
      </w:r>
      <w:r w:rsidR="006529E5" w:rsidRPr="001A027B">
        <w:rPr>
          <w:rFonts w:ascii="Book Antiqua" w:eastAsia="DengXian" w:hAnsi="Book Antiqua"/>
          <w:color w:val="000000"/>
          <w:lang w:eastAsia="zh-CN"/>
        </w:rPr>
        <w:t xml:space="preserve"> </w:t>
      </w:r>
      <w:r w:rsidR="001D671B" w:rsidRPr="001A027B">
        <w:rPr>
          <w:rFonts w:ascii="Book Antiqua" w:eastAsia="DengXian" w:hAnsi="Book Antiqua"/>
          <w:color w:val="000000"/>
        </w:rPr>
        <w:t>HPV</w:t>
      </w:r>
      <w:r w:rsidR="001D671B" w:rsidRPr="001A027B">
        <w:rPr>
          <w:rFonts w:ascii="Book Antiqua" w:eastAsia="DengXian" w:hAnsi="Book Antiqua"/>
          <w:color w:val="000000"/>
          <w:lang w:eastAsia="zh-CN"/>
        </w:rPr>
        <w:t>:</w:t>
      </w:r>
      <w:r w:rsidR="006529E5" w:rsidRPr="001A027B">
        <w:rPr>
          <w:rFonts w:ascii="Book Antiqua" w:hAnsi="Book Antiqua"/>
        </w:rPr>
        <w:t xml:space="preserve"> </w:t>
      </w:r>
      <w:r w:rsidR="00EB6BF6" w:rsidRPr="001A027B">
        <w:rPr>
          <w:rFonts w:ascii="Book Antiqua" w:eastAsia="DengXian" w:hAnsi="Book Antiqua"/>
          <w:color w:val="000000"/>
          <w:lang w:eastAsia="zh-CN"/>
        </w:rPr>
        <w:t>Human</w:t>
      </w:r>
      <w:r w:rsidR="006529E5" w:rsidRPr="001A027B">
        <w:rPr>
          <w:rFonts w:ascii="Book Antiqua" w:eastAsia="DengXian" w:hAnsi="Book Antiqua"/>
          <w:color w:val="000000"/>
          <w:lang w:eastAsia="zh-CN"/>
        </w:rPr>
        <w:t xml:space="preserve"> </w:t>
      </w:r>
      <w:r w:rsidR="00EB6BF6" w:rsidRPr="001A027B">
        <w:rPr>
          <w:rFonts w:ascii="Book Antiqua" w:eastAsia="DengXian" w:hAnsi="Book Antiqua"/>
          <w:color w:val="000000"/>
          <w:lang w:eastAsia="zh-CN"/>
        </w:rPr>
        <w:t>papillomavirus</w:t>
      </w:r>
      <w:r w:rsidR="001D671B" w:rsidRPr="001A027B">
        <w:rPr>
          <w:rFonts w:ascii="Book Antiqua" w:eastAsia="DengXian" w:hAnsi="Book Antiqua"/>
          <w:color w:val="000000"/>
          <w:lang w:eastAsia="zh-CN"/>
        </w:rPr>
        <w:t>.</w:t>
      </w:r>
    </w:p>
    <w:p w14:paraId="698898C1" w14:textId="77777777" w:rsidR="001D671B" w:rsidRPr="001A027B" w:rsidRDefault="001D671B" w:rsidP="001A027B">
      <w:pPr>
        <w:spacing w:line="360" w:lineRule="auto"/>
        <w:jc w:val="both"/>
        <w:rPr>
          <w:rFonts w:ascii="Book Antiqua" w:hAnsi="Book Antiqua"/>
          <w:color w:val="000000"/>
          <w:lang w:eastAsia="zh-CN"/>
        </w:rPr>
        <w:sectPr w:rsidR="001D671B" w:rsidRPr="001A027B" w:rsidSect="006872AC">
          <w:pgSz w:w="15842" w:h="12242" w:orient="landscape" w:code="132"/>
          <w:pgMar w:top="1418" w:right="1440" w:bottom="1418" w:left="1440" w:header="720" w:footer="720" w:gutter="0"/>
          <w:cols w:space="720"/>
          <w:docGrid w:linePitch="326"/>
        </w:sectPr>
      </w:pPr>
    </w:p>
    <w:p w14:paraId="385901ED" w14:textId="64C6C92D" w:rsidR="006872AC" w:rsidRPr="001A027B" w:rsidRDefault="006872AC" w:rsidP="001A027B">
      <w:pPr>
        <w:spacing w:line="360" w:lineRule="auto"/>
        <w:jc w:val="both"/>
        <w:rPr>
          <w:rFonts w:ascii="Book Antiqua" w:hAnsi="Book Antiqua"/>
          <w:b/>
          <w:color w:val="000000"/>
        </w:rPr>
      </w:pPr>
      <w:r w:rsidRPr="001A027B">
        <w:rPr>
          <w:rFonts w:ascii="Book Antiqua" w:hAnsi="Book Antiqua"/>
          <w:b/>
          <w:color w:val="000000"/>
        </w:rPr>
        <w:lastRenderedPageBreak/>
        <w:t>Table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Pr="001A027B">
        <w:rPr>
          <w:rFonts w:ascii="Book Antiqua" w:hAnsi="Book Antiqua"/>
          <w:b/>
          <w:color w:val="000000"/>
        </w:rPr>
        <w:t>3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="001D671B" w:rsidRPr="001A027B">
        <w:rPr>
          <w:rFonts w:ascii="Book Antiqua" w:hAnsi="Book Antiqua"/>
          <w:b/>
          <w:color w:val="000000"/>
        </w:rPr>
        <w:t>Clustered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="001D671B" w:rsidRPr="001A027B">
        <w:rPr>
          <w:rFonts w:ascii="Book Antiqua" w:hAnsi="Book Antiqua"/>
          <w:b/>
          <w:color w:val="000000"/>
        </w:rPr>
        <w:t>regularly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="001D671B" w:rsidRPr="001A027B">
        <w:rPr>
          <w:rFonts w:ascii="Book Antiqua" w:hAnsi="Book Antiqua"/>
          <w:b/>
          <w:color w:val="000000"/>
        </w:rPr>
        <w:t>interspaced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="001D671B" w:rsidRPr="001A027B">
        <w:rPr>
          <w:rFonts w:ascii="Book Antiqua" w:hAnsi="Book Antiqua"/>
          <w:b/>
          <w:color w:val="000000"/>
        </w:rPr>
        <w:t>short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="001D671B" w:rsidRPr="001A027B">
        <w:rPr>
          <w:rFonts w:ascii="Book Antiqua" w:hAnsi="Book Antiqua"/>
          <w:b/>
          <w:color w:val="000000"/>
        </w:rPr>
        <w:t>palindromic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="001D671B" w:rsidRPr="001A027B">
        <w:rPr>
          <w:rFonts w:ascii="Book Antiqua" w:hAnsi="Book Antiqua"/>
          <w:b/>
          <w:color w:val="000000"/>
        </w:rPr>
        <w:t>repeats</w:t>
      </w:r>
      <w:r w:rsidRPr="001A027B">
        <w:rPr>
          <w:rFonts w:ascii="Book Antiqua" w:hAnsi="Book Antiqua"/>
          <w:b/>
          <w:color w:val="000000"/>
        </w:rPr>
        <w:t>-based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Pr="001A027B">
        <w:rPr>
          <w:rFonts w:ascii="Book Antiqua" w:hAnsi="Book Antiqua"/>
          <w:b/>
          <w:color w:val="000000"/>
        </w:rPr>
        <w:t>tumor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Pr="001A027B">
        <w:rPr>
          <w:rFonts w:ascii="Book Antiqua" w:hAnsi="Book Antiqua"/>
          <w:b/>
          <w:color w:val="000000"/>
        </w:rPr>
        <w:t>diagnostic</w:t>
      </w:r>
      <w:r w:rsidR="006529E5" w:rsidRPr="001A027B">
        <w:rPr>
          <w:rFonts w:ascii="Book Antiqua" w:hAnsi="Book Antiqua"/>
          <w:b/>
          <w:color w:val="000000"/>
        </w:rPr>
        <w:t xml:space="preserve"> </w:t>
      </w:r>
      <w:r w:rsidRPr="001A027B">
        <w:rPr>
          <w:rFonts w:ascii="Book Antiqua" w:hAnsi="Book Antiqua"/>
          <w:b/>
          <w:color w:val="000000"/>
        </w:rPr>
        <w:t>system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1962"/>
        <w:gridCol w:w="1919"/>
        <w:gridCol w:w="1525"/>
        <w:gridCol w:w="1403"/>
        <w:gridCol w:w="1389"/>
        <w:gridCol w:w="1378"/>
      </w:tblGrid>
      <w:tr w:rsidR="006872AC" w:rsidRPr="001A027B" w14:paraId="07DA1B80" w14:textId="77777777" w:rsidTr="00B9733F">
        <w:trPr>
          <w:jc w:val="center"/>
        </w:trPr>
        <w:tc>
          <w:tcPr>
            <w:tcW w:w="197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9ABA475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b/>
                <w:color w:val="000000"/>
              </w:rPr>
            </w:pPr>
            <w:r w:rsidRPr="001A027B">
              <w:rPr>
                <w:rFonts w:ascii="Book Antiqua" w:eastAsia="DengXian" w:hAnsi="Book Antiqua"/>
                <w:b/>
                <w:color w:val="000000"/>
              </w:rPr>
              <w:t>System</w:t>
            </w:r>
          </w:p>
        </w:tc>
        <w:tc>
          <w:tcPr>
            <w:tcW w:w="196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8D101A8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b/>
                <w:color w:val="000000"/>
              </w:rPr>
            </w:pPr>
            <w:proofErr w:type="spellStart"/>
            <w:r w:rsidRPr="001A027B">
              <w:rPr>
                <w:rFonts w:ascii="Book Antiqua" w:eastAsia="DengXian" w:hAnsi="Book Antiqua"/>
                <w:b/>
                <w:color w:val="000000"/>
              </w:rPr>
              <w:t>Cas</w:t>
            </w:r>
            <w:proofErr w:type="spellEnd"/>
          </w:p>
        </w:tc>
        <w:tc>
          <w:tcPr>
            <w:tcW w:w="153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5396C1C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b/>
                <w:color w:val="000000"/>
              </w:rPr>
            </w:pPr>
            <w:r w:rsidRPr="001A027B">
              <w:rPr>
                <w:rFonts w:ascii="Book Antiqua" w:eastAsia="DengXian" w:hAnsi="Book Antiqua"/>
                <w:b/>
                <w:color w:val="000000"/>
              </w:rPr>
              <w:t>Tumor</w:t>
            </w:r>
            <w:r w:rsidR="006529E5" w:rsidRPr="001A027B">
              <w:rPr>
                <w:rFonts w:ascii="Book Antiqua" w:eastAsia="DengXian" w:hAnsi="Book Antiqua"/>
                <w:b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b/>
                <w:color w:val="000000"/>
              </w:rPr>
              <w:t>type</w:t>
            </w:r>
          </w:p>
        </w:tc>
        <w:tc>
          <w:tcPr>
            <w:tcW w:w="140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6F56575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b/>
                <w:color w:val="000000"/>
              </w:rPr>
            </w:pPr>
            <w:r w:rsidRPr="001A027B">
              <w:rPr>
                <w:rFonts w:ascii="Book Antiqua" w:eastAsia="DengXian" w:hAnsi="Book Antiqua"/>
                <w:b/>
                <w:color w:val="000000"/>
              </w:rPr>
              <w:t>Sensitivity</w:t>
            </w:r>
          </w:p>
        </w:tc>
        <w:tc>
          <w:tcPr>
            <w:tcW w:w="13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F4219EF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b/>
                <w:color w:val="000000"/>
              </w:rPr>
            </w:pPr>
            <w:r w:rsidRPr="001A027B">
              <w:rPr>
                <w:rFonts w:ascii="Book Antiqua" w:eastAsia="DengXian" w:hAnsi="Book Antiqua"/>
                <w:b/>
                <w:color w:val="000000"/>
              </w:rPr>
              <w:t>Specificity</w:t>
            </w:r>
          </w:p>
        </w:tc>
        <w:tc>
          <w:tcPr>
            <w:tcW w:w="141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5E9DD42" w14:textId="3414AA6F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b/>
                <w:color w:val="000000"/>
                <w:lang w:eastAsia="zh-CN"/>
              </w:rPr>
            </w:pPr>
            <w:r w:rsidRPr="001A027B">
              <w:rPr>
                <w:rFonts w:ascii="Book Antiqua" w:eastAsia="DengXian" w:hAnsi="Book Antiqua"/>
                <w:b/>
                <w:color w:val="000000"/>
              </w:rPr>
              <w:t>Ref</w:t>
            </w:r>
            <w:r w:rsidR="001D63DF" w:rsidRPr="001A027B">
              <w:rPr>
                <w:rFonts w:ascii="Book Antiqua" w:eastAsia="DengXian" w:hAnsi="Book Antiqua"/>
                <w:b/>
                <w:color w:val="000000"/>
                <w:lang w:eastAsia="zh-CN"/>
              </w:rPr>
              <w:t>.</w:t>
            </w:r>
          </w:p>
        </w:tc>
      </w:tr>
      <w:tr w:rsidR="006872AC" w:rsidRPr="001A027B" w14:paraId="1553AA55" w14:textId="77777777" w:rsidTr="00B9733F">
        <w:trPr>
          <w:jc w:val="center"/>
        </w:trPr>
        <w:tc>
          <w:tcPr>
            <w:tcW w:w="1971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55DADE7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RCH</w:t>
            </w:r>
          </w:p>
        </w:tc>
        <w:tc>
          <w:tcPr>
            <w:tcW w:w="196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5E55DCC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Cas9</w:t>
            </w:r>
          </w:p>
        </w:tc>
        <w:tc>
          <w:tcPr>
            <w:tcW w:w="153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B4C1DA5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NSCLC</w:t>
            </w:r>
          </w:p>
        </w:tc>
        <w:tc>
          <w:tcPr>
            <w:tcW w:w="1403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21A282B" w14:textId="7F118BED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10</w:t>
            </w:r>
            <w:r w:rsidR="00DA6115" w:rsidRPr="001A027B">
              <w:rPr>
                <w:rFonts w:ascii="Book Antiqua" w:eastAsia="DengXian" w:hAnsi="Book Antiqua"/>
                <w:color w:val="000000"/>
                <w:vertAlign w:val="superscript"/>
              </w:rPr>
              <w:t>-</w:t>
            </w:r>
            <w:r w:rsidRPr="001A027B">
              <w:rPr>
                <w:rFonts w:ascii="Book Antiqua" w:eastAsia="DengXian" w:hAnsi="Book Antiqua"/>
                <w:color w:val="000000"/>
                <w:vertAlign w:val="superscript"/>
              </w:rPr>
              <w:t>15</w:t>
            </w:r>
            <w:r w:rsidR="001D63DF" w:rsidRPr="001A027B">
              <w:rPr>
                <w:rFonts w:ascii="Book Antiqua" w:eastAsia="DengXian" w:hAnsi="Book Antiqua"/>
                <w:color w:val="000000"/>
                <w:vertAlign w:val="superscript"/>
                <w:lang w:eastAsia="zh-CN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M</w:t>
            </w:r>
          </w:p>
        </w:tc>
        <w:tc>
          <w:tcPr>
            <w:tcW w:w="138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083E2AD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High</w:t>
            </w:r>
          </w:p>
        </w:tc>
        <w:tc>
          <w:tcPr>
            <w:tcW w:w="141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E9BAD49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RaXU8L0F1dGhvcj48WWVhcj4yMDE4PC9ZZWFyPjxSZWNO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 </w:instrTex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RaXU8L0F1dGhvcj48WWVhcj4yMDE4PC9ZZWFyPjxSZWNO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.DATA </w:instrText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separate"/>
            </w:r>
            <w:r w:rsidRPr="001A027B">
              <w:rPr>
                <w:rFonts w:ascii="Book Antiqua" w:eastAsia="DengXian" w:hAnsi="Book Antiqua"/>
                <w:noProof/>
                <w:color w:val="000000"/>
              </w:rPr>
              <w:t>[40]</w: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</w:p>
        </w:tc>
      </w:tr>
      <w:tr w:rsidR="006872AC" w:rsidRPr="001A027B" w14:paraId="09863303" w14:textId="77777777" w:rsidTr="00B9733F">
        <w:trPr>
          <w:jc w:val="center"/>
        </w:trPr>
        <w:tc>
          <w:tcPr>
            <w:tcW w:w="1971" w:type="dxa"/>
            <w:shd w:val="clear" w:color="auto" w:fill="auto"/>
            <w:vAlign w:val="center"/>
          </w:tcPr>
          <w:p w14:paraId="130B0028" w14:textId="4203A722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  <w:lang w:eastAsia="zh-CN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CUT</w:t>
            </w:r>
          </w:p>
        </w:tc>
        <w:tc>
          <w:tcPr>
            <w:tcW w:w="1966" w:type="dxa"/>
            <w:shd w:val="clear" w:color="auto" w:fill="auto"/>
            <w:vAlign w:val="center"/>
          </w:tcPr>
          <w:p w14:paraId="4AE0DD26" w14:textId="212F93FA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  <w:lang w:eastAsia="zh-CN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Cas9</w:t>
            </w:r>
          </w:p>
        </w:tc>
        <w:tc>
          <w:tcPr>
            <w:tcW w:w="1537" w:type="dxa"/>
            <w:shd w:val="clear" w:color="auto" w:fill="auto"/>
            <w:vAlign w:val="center"/>
          </w:tcPr>
          <w:p w14:paraId="602C8747" w14:textId="394CA261" w:rsidR="006872AC" w:rsidRPr="001A027B" w:rsidRDefault="00DA6115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  <w:lang w:eastAsia="zh-CN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 xml:space="preserve">Colorectal </w:t>
            </w:r>
            <w:r w:rsidR="006872AC" w:rsidRPr="001A027B">
              <w:rPr>
                <w:rFonts w:ascii="Book Antiqua" w:eastAsia="DengXian" w:hAnsi="Book Antiqua"/>
                <w:color w:val="000000"/>
              </w:rPr>
              <w:t>cancer</w:t>
            </w:r>
          </w:p>
        </w:tc>
        <w:tc>
          <w:tcPr>
            <w:tcW w:w="1403" w:type="dxa"/>
            <w:shd w:val="clear" w:color="auto" w:fill="auto"/>
            <w:vAlign w:val="center"/>
          </w:tcPr>
          <w:p w14:paraId="0E93F5B8" w14:textId="1496E733" w:rsidR="006872AC" w:rsidRPr="001A027B" w:rsidRDefault="005F32A9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  <w:lang w:eastAsia="zh-CN"/>
              </w:rPr>
            </w:pPr>
            <w:r>
              <w:rPr>
                <w:rFonts w:ascii="Book Antiqua" w:eastAsia="DengXian" w:hAnsi="Book Antiqua" w:hint="eastAsia"/>
                <w:color w:val="000000"/>
                <w:lang w:eastAsia="zh-CN"/>
              </w:rPr>
              <w:t xml:space="preserve">&lt; </w:t>
            </w:r>
            <w:r w:rsidR="006872AC" w:rsidRPr="001A027B">
              <w:rPr>
                <w:rFonts w:ascii="Book Antiqua" w:eastAsia="DengXian" w:hAnsi="Book Antiqua"/>
                <w:color w:val="000000"/>
              </w:rPr>
              <w:t>0.01%</w:t>
            </w:r>
          </w:p>
        </w:tc>
        <w:tc>
          <w:tcPr>
            <w:tcW w:w="1389" w:type="dxa"/>
            <w:shd w:val="clear" w:color="auto" w:fill="auto"/>
            <w:vAlign w:val="center"/>
          </w:tcPr>
          <w:p w14:paraId="6EA629E1" w14:textId="74A20C9D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  <w:lang w:eastAsia="zh-CN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High</w:t>
            </w:r>
          </w:p>
        </w:tc>
        <w:tc>
          <w:tcPr>
            <w:tcW w:w="1416" w:type="dxa"/>
            <w:shd w:val="clear" w:color="auto" w:fill="auto"/>
            <w:vAlign w:val="center"/>
          </w:tcPr>
          <w:p w14:paraId="09BBED2B" w14:textId="07CAE052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  <w:lang w:eastAsia="zh-CN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MZWU8L0F1dGhvcj48WWVhcj4yMDE3PC9ZZWFyPjxSZWNO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 </w:instrTex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MZWU8L0F1dGhvcj48WWVhcj4yMDE3PC9ZZWFyPjxSZWNO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.DATA </w:instrText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separate"/>
            </w:r>
            <w:r w:rsidRPr="001A027B">
              <w:rPr>
                <w:rFonts w:ascii="Book Antiqua" w:eastAsia="DengXian" w:hAnsi="Book Antiqua"/>
                <w:noProof/>
                <w:color w:val="000000"/>
              </w:rPr>
              <w:t>[41]</w: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</w:p>
        </w:tc>
      </w:tr>
      <w:tr w:rsidR="00556C47" w:rsidRPr="001A027B" w14:paraId="7244243D" w14:textId="77777777" w:rsidTr="00B9733F">
        <w:trPr>
          <w:jc w:val="center"/>
        </w:trPr>
        <w:tc>
          <w:tcPr>
            <w:tcW w:w="1971" w:type="dxa"/>
            <w:shd w:val="clear" w:color="auto" w:fill="auto"/>
            <w:vAlign w:val="center"/>
          </w:tcPr>
          <w:p w14:paraId="61C2331E" w14:textId="2D0C0AB6" w:rsidR="00556C47" w:rsidRPr="001A027B" w:rsidRDefault="00556C47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SHERLOCK</w:t>
            </w:r>
          </w:p>
        </w:tc>
        <w:tc>
          <w:tcPr>
            <w:tcW w:w="1966" w:type="dxa"/>
            <w:shd w:val="clear" w:color="auto" w:fill="auto"/>
            <w:vAlign w:val="center"/>
          </w:tcPr>
          <w:p w14:paraId="722FEAE6" w14:textId="56325687" w:rsidR="00556C47" w:rsidRPr="001A027B" w:rsidRDefault="00556C47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Cas13a</w:t>
            </w:r>
          </w:p>
        </w:tc>
        <w:tc>
          <w:tcPr>
            <w:tcW w:w="1537" w:type="dxa"/>
            <w:shd w:val="clear" w:color="auto" w:fill="auto"/>
            <w:vAlign w:val="center"/>
          </w:tcPr>
          <w:p w14:paraId="33537410" w14:textId="6C4EA09A" w:rsidR="00556C47" w:rsidRPr="001A027B" w:rsidRDefault="00556C47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NSCLC</w:t>
            </w:r>
          </w:p>
        </w:tc>
        <w:tc>
          <w:tcPr>
            <w:tcW w:w="1403" w:type="dxa"/>
            <w:shd w:val="clear" w:color="auto" w:fill="auto"/>
            <w:vAlign w:val="center"/>
          </w:tcPr>
          <w:p w14:paraId="2398630E" w14:textId="1C827522" w:rsidR="00556C47" w:rsidRPr="001A027B" w:rsidRDefault="00556C47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0.1%</w:t>
            </w:r>
          </w:p>
        </w:tc>
        <w:tc>
          <w:tcPr>
            <w:tcW w:w="1389" w:type="dxa"/>
            <w:shd w:val="clear" w:color="auto" w:fill="auto"/>
            <w:vAlign w:val="center"/>
          </w:tcPr>
          <w:p w14:paraId="281CD060" w14:textId="1540C3E3" w:rsidR="00556C47" w:rsidRPr="001A027B" w:rsidRDefault="00556C47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High</w:t>
            </w:r>
          </w:p>
        </w:tc>
        <w:tc>
          <w:tcPr>
            <w:tcW w:w="1416" w:type="dxa"/>
            <w:shd w:val="clear" w:color="auto" w:fill="auto"/>
            <w:vAlign w:val="center"/>
          </w:tcPr>
          <w:p w14:paraId="7472C6DE" w14:textId="3E8CEB15" w:rsidR="00556C47" w:rsidRPr="001A027B" w:rsidRDefault="00556C47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Hb290ZW5iZXJnPC9BdXRob3I+PFllYXI+MjAxNzwvWWVh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 </w:instrTex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Hb290ZW5iZXJnPC9BdXRob3I+PFllYXI+MjAxNzwvWWVh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.DATA </w:instrText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separate"/>
            </w:r>
            <w:r w:rsidRPr="001A027B">
              <w:rPr>
                <w:rFonts w:ascii="Book Antiqua" w:eastAsia="DengXian" w:hAnsi="Book Antiqua"/>
                <w:noProof/>
                <w:color w:val="000000"/>
              </w:rPr>
              <w:t>[26]</w: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</w:p>
        </w:tc>
      </w:tr>
      <w:tr w:rsidR="006872AC" w:rsidRPr="001A027B" w14:paraId="417A2B69" w14:textId="77777777" w:rsidTr="00B9733F">
        <w:trPr>
          <w:jc w:val="center"/>
        </w:trPr>
        <w:tc>
          <w:tcPr>
            <w:tcW w:w="1971" w:type="dxa"/>
            <w:shd w:val="clear" w:color="auto" w:fill="auto"/>
            <w:vAlign w:val="center"/>
          </w:tcPr>
          <w:p w14:paraId="7C5FA9E4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SHERLOCKv2</w:t>
            </w:r>
          </w:p>
        </w:tc>
        <w:tc>
          <w:tcPr>
            <w:tcW w:w="1966" w:type="dxa"/>
            <w:shd w:val="clear" w:color="auto" w:fill="auto"/>
            <w:vAlign w:val="center"/>
          </w:tcPr>
          <w:p w14:paraId="7D058BAE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Cas13a,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Cas12a,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Csm6</w:t>
            </w:r>
          </w:p>
        </w:tc>
        <w:tc>
          <w:tcPr>
            <w:tcW w:w="1537" w:type="dxa"/>
            <w:shd w:val="clear" w:color="auto" w:fill="auto"/>
            <w:vAlign w:val="center"/>
          </w:tcPr>
          <w:p w14:paraId="58CC9C27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NSCLC</w:t>
            </w:r>
          </w:p>
        </w:tc>
        <w:tc>
          <w:tcPr>
            <w:tcW w:w="1403" w:type="dxa"/>
            <w:shd w:val="clear" w:color="auto" w:fill="auto"/>
            <w:vAlign w:val="center"/>
          </w:tcPr>
          <w:p w14:paraId="3C8F6D71" w14:textId="5E8A99BA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8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×</w:t>
            </w:r>
            <w:r w:rsidR="006529E5" w:rsidRPr="001A027B">
              <w:rPr>
                <w:rFonts w:ascii="Book Antiqua" w:eastAsia="DengXian" w:hAnsi="Book Antiqua"/>
                <w:color w:val="000000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10</w:t>
            </w:r>
            <w:r w:rsidR="00DA6115" w:rsidRPr="001A027B">
              <w:rPr>
                <w:rFonts w:ascii="Book Antiqua" w:eastAsia="DengXian" w:hAnsi="Book Antiqua"/>
                <w:color w:val="000000"/>
                <w:vertAlign w:val="superscript"/>
              </w:rPr>
              <w:t>-</w:t>
            </w:r>
            <w:r w:rsidRPr="001A027B">
              <w:rPr>
                <w:rFonts w:ascii="Book Antiqua" w:eastAsia="DengXian" w:hAnsi="Book Antiqua"/>
                <w:color w:val="000000"/>
                <w:vertAlign w:val="superscript"/>
              </w:rPr>
              <w:t>21</w:t>
            </w:r>
            <w:r w:rsidR="001D63DF" w:rsidRPr="001A027B">
              <w:rPr>
                <w:rFonts w:ascii="Book Antiqua" w:eastAsia="DengXian" w:hAnsi="Book Antiqua"/>
                <w:color w:val="000000"/>
                <w:vertAlign w:val="superscript"/>
                <w:lang w:eastAsia="zh-CN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M</w:t>
            </w:r>
          </w:p>
        </w:tc>
        <w:tc>
          <w:tcPr>
            <w:tcW w:w="1389" w:type="dxa"/>
            <w:shd w:val="clear" w:color="auto" w:fill="auto"/>
            <w:vAlign w:val="center"/>
          </w:tcPr>
          <w:p w14:paraId="656669C1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High</w:t>
            </w:r>
          </w:p>
        </w:tc>
        <w:tc>
          <w:tcPr>
            <w:tcW w:w="1416" w:type="dxa"/>
            <w:shd w:val="clear" w:color="auto" w:fill="auto"/>
            <w:vAlign w:val="center"/>
          </w:tcPr>
          <w:p w14:paraId="24F40BEC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Hb290ZW5iZXJnPC9BdXRob3I+PFllYXI+MjAxODwvWWVh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 </w:instrTex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Hb290ZW5iZXJnPC9BdXRob3I+PFllYXI+MjAxODwvWWVh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.DATA </w:instrText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separate"/>
            </w:r>
            <w:r w:rsidRPr="001A027B">
              <w:rPr>
                <w:rFonts w:ascii="Book Antiqua" w:eastAsia="DengXian" w:hAnsi="Book Antiqua"/>
                <w:noProof/>
                <w:color w:val="000000"/>
              </w:rPr>
              <w:t>[29]</w: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</w:p>
        </w:tc>
      </w:tr>
      <w:tr w:rsidR="006872AC" w:rsidRPr="001A027B" w14:paraId="142E5EED" w14:textId="77777777" w:rsidTr="00B9733F">
        <w:trPr>
          <w:jc w:val="center"/>
        </w:trPr>
        <w:tc>
          <w:tcPr>
            <w:tcW w:w="1971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6E02A59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DETECTR</w:t>
            </w:r>
          </w:p>
        </w:tc>
        <w:tc>
          <w:tcPr>
            <w:tcW w:w="1966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0C54B95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Cas12a</w:t>
            </w:r>
          </w:p>
        </w:tc>
        <w:tc>
          <w:tcPr>
            <w:tcW w:w="153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BF17643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HPV</w:t>
            </w:r>
          </w:p>
        </w:tc>
        <w:tc>
          <w:tcPr>
            <w:tcW w:w="1403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952A7BB" w14:textId="7C30507D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10</w:t>
            </w:r>
            <w:r w:rsidR="00DA6115" w:rsidRPr="001A027B">
              <w:rPr>
                <w:rFonts w:ascii="Book Antiqua" w:eastAsia="DengXian" w:hAnsi="Book Antiqua"/>
                <w:color w:val="000000"/>
                <w:vertAlign w:val="superscript"/>
              </w:rPr>
              <w:t>-</w:t>
            </w:r>
            <w:r w:rsidRPr="001A027B">
              <w:rPr>
                <w:rFonts w:ascii="Book Antiqua" w:eastAsia="DengXian" w:hAnsi="Book Antiqua"/>
                <w:color w:val="000000"/>
                <w:vertAlign w:val="superscript"/>
              </w:rPr>
              <w:t>18</w:t>
            </w:r>
            <w:r w:rsidR="005F32A9">
              <w:rPr>
                <w:rFonts w:ascii="Book Antiqua" w:eastAsia="DengXian" w:hAnsi="Book Antiqua" w:hint="eastAsia"/>
                <w:color w:val="000000"/>
                <w:lang w:eastAsia="zh-CN"/>
              </w:rPr>
              <w:t xml:space="preserve"> </w:t>
            </w:r>
            <w:r w:rsidRPr="001A027B">
              <w:rPr>
                <w:rFonts w:ascii="Book Antiqua" w:eastAsia="DengXian" w:hAnsi="Book Antiqua"/>
                <w:color w:val="000000"/>
              </w:rPr>
              <w:t>M</w:t>
            </w:r>
          </w:p>
        </w:tc>
        <w:tc>
          <w:tcPr>
            <w:tcW w:w="1389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2F97E0A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t>High</w:t>
            </w:r>
          </w:p>
        </w:tc>
        <w:tc>
          <w:tcPr>
            <w:tcW w:w="1416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864F596" w14:textId="77777777" w:rsidR="006872AC" w:rsidRPr="001A027B" w:rsidRDefault="006872AC" w:rsidP="001A027B">
            <w:pPr>
              <w:spacing w:line="360" w:lineRule="auto"/>
              <w:jc w:val="both"/>
              <w:rPr>
                <w:rFonts w:ascii="Book Antiqua" w:eastAsia="DengXian" w:hAnsi="Book Antiqua"/>
                <w:color w:val="000000"/>
              </w:rPr>
            </w:pP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DaGVuPC9BdXRob3I+PFllYXI+MjAxODwvWWVhcj48UmVj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 </w:instrTex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begin">
                <w:fldData xml:space="preserve">PEVuZE5vdGU+PENpdGU+PEF1dGhvcj5DaGVuPC9BdXRob3I+PFllYXI+MjAxODwvWWVhcj48UmVj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</w:fldData>
              </w:fldChar>
            </w:r>
            <w:r w:rsidRPr="001A027B">
              <w:rPr>
                <w:rFonts w:ascii="Book Antiqua" w:eastAsia="DengXian" w:hAnsi="Book Antiqua"/>
                <w:color w:val="000000"/>
              </w:rPr>
              <w:instrText xml:space="preserve"> ADDIN EN.CITE.DATA </w:instrText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  <w:r w:rsidRPr="001A027B">
              <w:rPr>
                <w:rFonts w:ascii="Book Antiqua" w:eastAsia="DengXian" w:hAnsi="Book Antiqua"/>
                <w:color w:val="000000"/>
              </w:rPr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separate"/>
            </w:r>
            <w:r w:rsidRPr="001A027B">
              <w:rPr>
                <w:rFonts w:ascii="Book Antiqua" w:eastAsia="DengXian" w:hAnsi="Book Antiqua"/>
                <w:noProof/>
                <w:color w:val="000000"/>
              </w:rPr>
              <w:t>[30]</w:t>
            </w:r>
            <w:r w:rsidRPr="001A027B">
              <w:rPr>
                <w:rFonts w:ascii="Book Antiqua" w:eastAsia="DengXian" w:hAnsi="Book Antiqua"/>
                <w:color w:val="000000"/>
              </w:rPr>
              <w:fldChar w:fldCharType="end"/>
            </w:r>
          </w:p>
        </w:tc>
      </w:tr>
    </w:tbl>
    <w:p w14:paraId="51FC7600" w14:textId="26545C42" w:rsidR="009C71B3" w:rsidRDefault="001D671B" w:rsidP="001A027B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1A027B">
        <w:rPr>
          <w:rFonts w:ascii="Book Antiqua" w:eastAsia="DengXian" w:hAnsi="Book Antiqua"/>
          <w:color w:val="000000"/>
        </w:rPr>
        <w:t>RCH</w:t>
      </w:r>
      <w:r w:rsidR="00EB6BF6" w:rsidRPr="001A027B">
        <w:rPr>
          <w:rFonts w:ascii="Book Antiqua" w:hAnsi="Book Antiqua" w:cs="Book Antiqua"/>
          <w:color w:val="000000"/>
          <w:lang w:eastAsia="zh-CN"/>
        </w:rPr>
        <w:t>: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="00EB6BF6" w:rsidRPr="001A027B">
        <w:rPr>
          <w:rFonts w:ascii="Book Antiqua" w:eastAsia="Book Antiqua" w:hAnsi="Book Antiqua" w:cs="Book Antiqua"/>
          <w:color w:val="000000"/>
        </w:rPr>
        <w:t>RCA-CRISPR-split-HRP</w:t>
      </w:r>
      <w:r w:rsidR="00EB6BF6" w:rsidRPr="001A027B">
        <w:rPr>
          <w:rFonts w:ascii="Book Antiqua" w:eastAsia="DengXian" w:hAnsi="Book Antiqua"/>
          <w:color w:val="000000"/>
          <w:lang w:eastAsia="zh-CN"/>
        </w:rPr>
        <w:t>;</w:t>
      </w:r>
      <w:r w:rsidR="006529E5" w:rsidRPr="001A027B">
        <w:rPr>
          <w:rFonts w:ascii="Book Antiqua" w:eastAsia="DengXian" w:hAnsi="Book Antiqua"/>
          <w:color w:val="000000"/>
          <w:lang w:eastAsia="zh-CN"/>
        </w:rPr>
        <w:t xml:space="preserve"> </w:t>
      </w:r>
      <w:r w:rsidR="00EB6BF6" w:rsidRPr="001A027B">
        <w:rPr>
          <w:rFonts w:ascii="Book Antiqua" w:eastAsia="DengXian" w:hAnsi="Book Antiqua"/>
          <w:color w:val="000000"/>
        </w:rPr>
        <w:t>NSCLC</w:t>
      </w:r>
      <w:r w:rsidR="00EB6BF6" w:rsidRPr="001A027B">
        <w:rPr>
          <w:rFonts w:ascii="Book Antiqua" w:eastAsia="DengXian" w:hAnsi="Book Antiqua"/>
          <w:color w:val="000000"/>
          <w:lang w:eastAsia="zh-CN"/>
        </w:rPr>
        <w:t>: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B6BF6" w:rsidRPr="001A027B">
        <w:rPr>
          <w:rFonts w:ascii="Book Antiqua" w:hAnsi="Book Antiqua" w:cs="Book Antiqua"/>
          <w:color w:val="000000"/>
          <w:lang w:eastAsia="zh-CN"/>
        </w:rPr>
        <w:t>N</w:t>
      </w:r>
      <w:r w:rsidR="00EB6BF6" w:rsidRPr="001A027B">
        <w:rPr>
          <w:rFonts w:ascii="Book Antiqua" w:eastAsia="Book Antiqua" w:hAnsi="Book Antiqua" w:cs="Book Antiqua"/>
          <w:color w:val="000000"/>
        </w:rPr>
        <w:t>on-sma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B6BF6" w:rsidRPr="001A027B">
        <w:rPr>
          <w:rFonts w:ascii="Book Antiqua" w:eastAsia="Book Antiqua" w:hAnsi="Book Antiqua" w:cs="Book Antiqua"/>
          <w:color w:val="000000"/>
        </w:rPr>
        <w:t>cell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B6BF6" w:rsidRPr="001A027B">
        <w:rPr>
          <w:rFonts w:ascii="Book Antiqua" w:eastAsia="Book Antiqua" w:hAnsi="Book Antiqua" w:cs="Book Antiqua"/>
          <w:color w:val="000000"/>
        </w:rPr>
        <w:t>lung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B6BF6" w:rsidRPr="001A027B">
        <w:rPr>
          <w:rFonts w:ascii="Book Antiqua" w:eastAsia="Book Antiqua" w:hAnsi="Book Antiqua" w:cs="Book Antiqua"/>
          <w:color w:val="000000"/>
        </w:rPr>
        <w:t>cancer</w:t>
      </w:r>
      <w:r w:rsidR="00EB6BF6" w:rsidRPr="001A027B">
        <w:rPr>
          <w:rFonts w:ascii="Book Antiqua" w:eastAsia="DengXian" w:hAnsi="Book Antiqua"/>
          <w:color w:val="000000"/>
          <w:lang w:eastAsia="zh-CN"/>
        </w:rPr>
        <w:t>;</w:t>
      </w:r>
      <w:r w:rsidR="006529E5" w:rsidRPr="001A027B">
        <w:rPr>
          <w:rFonts w:ascii="Book Antiqua" w:eastAsia="DengXian" w:hAnsi="Book Antiqua"/>
          <w:color w:val="000000"/>
          <w:lang w:eastAsia="zh-CN"/>
        </w:rPr>
        <w:t xml:space="preserve"> </w:t>
      </w:r>
      <w:r w:rsidR="00EB6BF6" w:rsidRPr="001A027B">
        <w:rPr>
          <w:rFonts w:ascii="Book Antiqua" w:eastAsia="DengXian" w:hAnsi="Book Antiqua"/>
          <w:color w:val="000000"/>
        </w:rPr>
        <w:t>HPV</w:t>
      </w:r>
      <w:r w:rsidR="00EB6BF6" w:rsidRPr="001A027B">
        <w:rPr>
          <w:rFonts w:ascii="Book Antiqua" w:eastAsia="DengXian" w:hAnsi="Book Antiqua"/>
          <w:color w:val="000000"/>
          <w:lang w:eastAsia="zh-CN"/>
        </w:rPr>
        <w:t>:</w:t>
      </w:r>
      <w:r w:rsidR="006529E5" w:rsidRPr="001A027B">
        <w:rPr>
          <w:rFonts w:ascii="Book Antiqua" w:hAnsi="Book Antiqua"/>
        </w:rPr>
        <w:t xml:space="preserve"> </w:t>
      </w:r>
      <w:r w:rsidR="00EB6BF6" w:rsidRPr="001A027B">
        <w:rPr>
          <w:rFonts w:ascii="Book Antiqua" w:eastAsia="DengXian" w:hAnsi="Book Antiqua"/>
          <w:color w:val="000000"/>
          <w:lang w:eastAsia="zh-CN"/>
        </w:rPr>
        <w:t>Human</w:t>
      </w:r>
      <w:r w:rsidR="006529E5" w:rsidRPr="001A027B">
        <w:rPr>
          <w:rFonts w:ascii="Book Antiqua" w:eastAsia="DengXian" w:hAnsi="Book Antiqua"/>
          <w:color w:val="000000"/>
          <w:lang w:eastAsia="zh-CN"/>
        </w:rPr>
        <w:t xml:space="preserve"> </w:t>
      </w:r>
      <w:r w:rsidR="00EB6BF6" w:rsidRPr="001A027B">
        <w:rPr>
          <w:rFonts w:ascii="Book Antiqua" w:eastAsia="DengXian" w:hAnsi="Book Antiqua"/>
          <w:color w:val="000000"/>
          <w:lang w:eastAsia="zh-CN"/>
        </w:rPr>
        <w:t>papillomavirus;</w:t>
      </w:r>
      <w:r w:rsidR="006529E5" w:rsidRPr="001A027B">
        <w:rPr>
          <w:rFonts w:ascii="Book Antiqua" w:eastAsia="DengXian" w:hAnsi="Book Antiqua"/>
          <w:color w:val="000000"/>
          <w:lang w:eastAsia="zh-CN"/>
        </w:rPr>
        <w:t xml:space="preserve"> </w:t>
      </w:r>
      <w:r w:rsidRPr="001A027B">
        <w:rPr>
          <w:rFonts w:ascii="Book Antiqua" w:eastAsia="DengXian" w:hAnsi="Book Antiqua"/>
          <w:color w:val="000000"/>
        </w:rPr>
        <w:t>CUT</w:t>
      </w:r>
      <w:r w:rsidR="00EB6BF6" w:rsidRPr="001A027B">
        <w:rPr>
          <w:rFonts w:ascii="Book Antiqua" w:eastAsia="DengXian" w:hAnsi="Book Antiqua"/>
          <w:color w:val="000000"/>
          <w:lang w:eastAsia="zh-CN"/>
        </w:rPr>
        <w:t>: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B6BF6" w:rsidRPr="001A027B">
        <w:rPr>
          <w:rFonts w:ascii="Book Antiqua" w:eastAsia="Book Antiqua" w:hAnsi="Book Antiqua" w:cs="Book Antiqua"/>
          <w:color w:val="000000"/>
        </w:rPr>
        <w:t>CRISPR-media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B6BF6" w:rsidRPr="001A027B">
        <w:rPr>
          <w:rFonts w:ascii="Book Antiqua" w:eastAsia="Book Antiqua" w:hAnsi="Book Antiqua" w:cs="Book Antiqua"/>
          <w:color w:val="000000"/>
        </w:rPr>
        <w:t>Ultrasensitive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B6BF6" w:rsidRPr="001A027B">
        <w:rPr>
          <w:rFonts w:ascii="Book Antiqua" w:eastAsia="Book Antiqua" w:hAnsi="Book Antiqua" w:cs="Book Antiqua"/>
          <w:color w:val="000000"/>
        </w:rPr>
        <w:t>Detection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B6BF6" w:rsidRPr="001A027B">
        <w:rPr>
          <w:rFonts w:ascii="Book Antiqua" w:eastAsia="Book Antiqua" w:hAnsi="Book Antiqua" w:cs="Book Antiqua"/>
          <w:color w:val="000000"/>
        </w:rPr>
        <w:t>of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B6BF6" w:rsidRPr="001A027B">
        <w:rPr>
          <w:rFonts w:ascii="Book Antiqua" w:eastAsia="Book Antiqua" w:hAnsi="Book Antiqua" w:cs="Book Antiqua"/>
          <w:color w:val="000000"/>
        </w:rPr>
        <w:t>Target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B6BF6" w:rsidRPr="001A027B">
        <w:rPr>
          <w:rFonts w:ascii="Book Antiqua" w:eastAsia="Book Antiqua" w:hAnsi="Book Antiqua" w:cs="Book Antiqua"/>
          <w:color w:val="000000"/>
        </w:rPr>
        <w:t>DNA</w:t>
      </w:r>
      <w:r w:rsidR="00EB6BF6" w:rsidRPr="001A027B">
        <w:rPr>
          <w:rFonts w:ascii="Book Antiqua" w:hAnsi="Book Antiqua" w:cs="Book Antiqua"/>
          <w:color w:val="000000"/>
          <w:lang w:eastAsia="zh-CN"/>
        </w:rPr>
        <w:t>-</w:t>
      </w:r>
      <w:r w:rsidR="00EB6BF6" w:rsidRPr="001A027B">
        <w:rPr>
          <w:rFonts w:ascii="Book Antiqua" w:eastAsia="Book Antiqua" w:hAnsi="Book Antiqua" w:cs="Book Antiqua"/>
          <w:color w:val="000000"/>
        </w:rPr>
        <w:t>PCR</w:t>
      </w:r>
      <w:r w:rsidR="00EB6BF6" w:rsidRPr="001A027B">
        <w:rPr>
          <w:rFonts w:ascii="Book Antiqua" w:hAnsi="Book Antiqua" w:cs="Book Antiqua"/>
          <w:color w:val="000000"/>
          <w:lang w:eastAsia="zh-CN"/>
        </w:rPr>
        <w:t>;</w:t>
      </w:r>
      <w:r w:rsidR="006529E5" w:rsidRPr="001A027B">
        <w:rPr>
          <w:rFonts w:ascii="Book Antiqua" w:eastAsia="DengXian" w:hAnsi="Book Antiqua"/>
          <w:color w:val="000000"/>
          <w:lang w:eastAsia="zh-CN"/>
        </w:rPr>
        <w:t xml:space="preserve"> </w:t>
      </w:r>
      <w:r w:rsidRPr="001A027B">
        <w:rPr>
          <w:rFonts w:ascii="Book Antiqua" w:eastAsia="DengXian" w:hAnsi="Book Antiqua"/>
          <w:color w:val="000000"/>
        </w:rPr>
        <w:t>SHERLOCK</w:t>
      </w:r>
      <w:r w:rsidRPr="001A027B">
        <w:rPr>
          <w:rFonts w:ascii="Book Antiqua" w:hAnsi="Book Antiqua" w:cs="Book Antiqua"/>
          <w:color w:val="000000"/>
          <w:lang w:eastAsia="zh-CN"/>
        </w:rPr>
        <w:t>: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Specif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B6BF6" w:rsidRPr="001A027B">
        <w:rPr>
          <w:rFonts w:ascii="Book Antiqua" w:eastAsia="Book Antiqua" w:hAnsi="Book Antiqua" w:cs="Book Antiqua"/>
          <w:color w:val="000000"/>
        </w:rPr>
        <w:t>high-sensitivity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B6BF6" w:rsidRPr="001A027B">
        <w:rPr>
          <w:rFonts w:ascii="Book Antiqua" w:eastAsia="Book Antiqua" w:hAnsi="Book Antiqua" w:cs="Book Antiqua"/>
          <w:color w:val="000000"/>
        </w:rPr>
        <w:t>enzymatic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B6BF6" w:rsidRPr="001A027B">
        <w:rPr>
          <w:rFonts w:ascii="Book Antiqua" w:eastAsia="Book Antiqua" w:hAnsi="Book Antiqua" w:cs="Book Antiqua"/>
          <w:color w:val="000000"/>
        </w:rPr>
        <w:t>reporte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="00EB6BF6" w:rsidRPr="001A027B">
        <w:rPr>
          <w:rFonts w:ascii="Book Antiqua" w:eastAsia="Book Antiqua" w:hAnsi="Book Antiqua" w:cs="Book Antiqua"/>
          <w:color w:val="000000"/>
        </w:rPr>
        <w:t>unlocking</w:t>
      </w:r>
      <w:r w:rsidR="00EB6BF6" w:rsidRPr="001A027B">
        <w:rPr>
          <w:rFonts w:ascii="Book Antiqua" w:hAnsi="Book Antiqua" w:cs="Book Antiqua"/>
          <w:color w:val="000000"/>
          <w:lang w:eastAsia="zh-CN"/>
        </w:rPr>
        <w:t>;</w:t>
      </w:r>
      <w:r w:rsidR="006529E5" w:rsidRPr="001A027B">
        <w:rPr>
          <w:rFonts w:ascii="Book Antiqua" w:eastAsia="DengXian" w:hAnsi="Book Antiqua"/>
          <w:color w:val="000000"/>
          <w:lang w:eastAsia="zh-CN"/>
        </w:rPr>
        <w:t xml:space="preserve"> </w:t>
      </w:r>
      <w:r w:rsidRPr="001A027B">
        <w:rPr>
          <w:rFonts w:ascii="Book Antiqua" w:eastAsia="DengXian" w:hAnsi="Book Antiqua"/>
          <w:color w:val="000000"/>
        </w:rPr>
        <w:t>DETECTR</w:t>
      </w:r>
      <w:r w:rsidRPr="001A027B">
        <w:rPr>
          <w:rFonts w:ascii="Book Antiqua" w:hAnsi="Book Antiqua" w:cs="Book Antiqua"/>
          <w:color w:val="000000"/>
          <w:lang w:eastAsia="zh-CN"/>
        </w:rPr>
        <w:t>:</w:t>
      </w:r>
      <w:r w:rsidR="006529E5" w:rsidRPr="001A027B">
        <w:rPr>
          <w:rFonts w:ascii="Book Antiqua" w:hAnsi="Book Antiqua" w:cs="Book Antiqua"/>
          <w:color w:val="000000"/>
          <w:lang w:eastAsia="zh-CN"/>
        </w:rPr>
        <w:t xml:space="preserve"> </w:t>
      </w:r>
      <w:r w:rsidRPr="001A027B">
        <w:rPr>
          <w:rFonts w:ascii="Book Antiqua" w:hAnsi="Book Antiqua" w:cs="Book Antiqua"/>
          <w:color w:val="000000"/>
          <w:lang w:eastAsia="zh-CN"/>
        </w:rPr>
        <w:t>D</w:t>
      </w:r>
      <w:r w:rsidRPr="001A027B">
        <w:rPr>
          <w:rFonts w:ascii="Book Antiqua" w:eastAsia="Book Antiqua" w:hAnsi="Book Antiqua" w:cs="Book Antiqua"/>
          <w:color w:val="000000"/>
        </w:rPr>
        <w:t>NA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endonuclease-targeted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CRISPR</w:t>
      </w:r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1A027B">
        <w:rPr>
          <w:rFonts w:ascii="Book Antiqua" w:eastAsia="Book Antiqua" w:hAnsi="Book Antiqua" w:cs="Book Antiqua"/>
          <w:color w:val="000000"/>
        </w:rPr>
        <w:t>trans</w:t>
      </w:r>
      <w:proofErr w:type="gramEnd"/>
      <w:r w:rsidR="006529E5" w:rsidRPr="001A027B">
        <w:rPr>
          <w:rFonts w:ascii="Book Antiqua" w:eastAsia="Book Antiqua" w:hAnsi="Book Antiqua" w:cs="Book Antiqua"/>
          <w:color w:val="000000"/>
        </w:rPr>
        <w:t xml:space="preserve"> </w:t>
      </w:r>
      <w:r w:rsidRPr="001A027B">
        <w:rPr>
          <w:rFonts w:ascii="Book Antiqua" w:eastAsia="Book Antiqua" w:hAnsi="Book Antiqua" w:cs="Book Antiqua"/>
          <w:color w:val="000000"/>
        </w:rPr>
        <w:t>reporter</w:t>
      </w:r>
      <w:r w:rsidR="00EB6BF6" w:rsidRPr="001A027B">
        <w:rPr>
          <w:rFonts w:ascii="Book Antiqua" w:hAnsi="Book Antiqua" w:cs="Book Antiqua"/>
          <w:color w:val="000000"/>
          <w:lang w:eastAsia="zh-CN"/>
        </w:rPr>
        <w:t>.</w:t>
      </w:r>
    </w:p>
    <w:p w14:paraId="0D641729" w14:textId="77777777" w:rsidR="009C71B3" w:rsidRDefault="009C71B3">
      <w:pPr>
        <w:rPr>
          <w:rFonts w:ascii="Book Antiqua" w:hAnsi="Book Antiqua" w:cs="Book Antiqua"/>
          <w:color w:val="000000"/>
          <w:lang w:eastAsia="zh-CN"/>
        </w:rPr>
      </w:pPr>
      <w:r>
        <w:rPr>
          <w:rFonts w:ascii="Book Antiqua" w:hAnsi="Book Antiqua" w:cs="Book Antiqua"/>
          <w:color w:val="000000"/>
          <w:lang w:eastAsia="zh-CN"/>
        </w:rPr>
        <w:br w:type="page"/>
      </w:r>
    </w:p>
    <w:p w14:paraId="50085861" w14:textId="77777777" w:rsidR="006B2A15" w:rsidRDefault="006B2A15" w:rsidP="006B2A15">
      <w:pPr>
        <w:jc w:val="center"/>
        <w:rPr>
          <w:rFonts w:ascii="Book Antiqua" w:hAnsi="Book Antiqua"/>
        </w:rPr>
      </w:pPr>
    </w:p>
    <w:p w14:paraId="6B3362DE" w14:textId="77777777" w:rsidR="006B2A15" w:rsidRDefault="006B2A15" w:rsidP="006B2A15">
      <w:pPr>
        <w:jc w:val="center"/>
        <w:rPr>
          <w:rFonts w:ascii="Book Antiqua" w:hAnsi="Book Antiqua"/>
        </w:rPr>
      </w:pPr>
    </w:p>
    <w:p w14:paraId="2D64D27D" w14:textId="77777777" w:rsidR="006B2A15" w:rsidRDefault="006B2A15" w:rsidP="006B2A15">
      <w:pPr>
        <w:jc w:val="center"/>
        <w:rPr>
          <w:rFonts w:ascii="Book Antiqua" w:hAnsi="Book Antiqua"/>
        </w:rPr>
      </w:pPr>
    </w:p>
    <w:p w14:paraId="0FEBD836" w14:textId="77777777" w:rsidR="006B2A15" w:rsidRDefault="006B2A15" w:rsidP="006B2A15">
      <w:pPr>
        <w:jc w:val="center"/>
        <w:rPr>
          <w:rFonts w:ascii="Book Antiqua" w:hAnsi="Book Antiqua"/>
        </w:rPr>
      </w:pPr>
    </w:p>
    <w:p w14:paraId="65D23814" w14:textId="77777777" w:rsidR="006B2A15" w:rsidRDefault="006B2A15" w:rsidP="006B2A15">
      <w:pPr>
        <w:jc w:val="center"/>
        <w:rPr>
          <w:rFonts w:ascii="Book Antiqua" w:hAnsi="Book Antiqua"/>
        </w:rPr>
      </w:pPr>
    </w:p>
    <w:p w14:paraId="4CBE3467" w14:textId="77777777" w:rsidR="006B2A15" w:rsidRDefault="006B2A15" w:rsidP="006B2A15">
      <w:pPr>
        <w:jc w:val="center"/>
        <w:rPr>
          <w:rFonts w:ascii="Book Antiqua" w:hAnsi="Book Antiqua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7BADB8A9" wp14:editId="52922E25">
            <wp:extent cx="2499360" cy="1440180"/>
            <wp:effectExtent l="0" t="0" r="0" b="7620"/>
            <wp:docPr id="5" name="图片 5" descr="C:\Users\18810513029\Desktop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18810513029\Desktop\logo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936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ED24CA" w14:textId="77777777" w:rsidR="006B2A15" w:rsidRDefault="006B2A15" w:rsidP="006B2A15">
      <w:pPr>
        <w:jc w:val="center"/>
        <w:rPr>
          <w:rFonts w:ascii="Book Antiqua" w:hAnsi="Book Antiqua"/>
        </w:rPr>
      </w:pPr>
    </w:p>
    <w:p w14:paraId="1FA93D44" w14:textId="77777777" w:rsidR="006B2A15" w:rsidRPr="00763D22" w:rsidRDefault="006B2A15" w:rsidP="006B2A15">
      <w:pPr>
        <w:autoSpaceDE w:val="0"/>
        <w:autoSpaceDN w:val="0"/>
        <w:adjustRightInd w:val="0"/>
        <w:jc w:val="center"/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</w:pPr>
      <w:r w:rsidRPr="00763D22">
        <w:rPr>
          <w:rFonts w:ascii="Book Antiqua" w:eastAsia="TimesNewRomanPSMT" w:hAnsi="Book Antiqua" w:cs="TimesNewRomanPSMT"/>
          <w:color w:val="000000"/>
          <w:sz w:val="28"/>
          <w:szCs w:val="28"/>
        </w:rPr>
        <w:t xml:space="preserve">Published by </w:t>
      </w:r>
      <w:proofErr w:type="spellStart"/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Baishideng</w:t>
      </w:r>
      <w:proofErr w:type="spellEnd"/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 Publishing Group </w:t>
      </w:r>
      <w:proofErr w:type="spellStart"/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Inc</w:t>
      </w:r>
      <w:proofErr w:type="spellEnd"/>
    </w:p>
    <w:p w14:paraId="3AA0120D" w14:textId="77777777" w:rsidR="006B2A15" w:rsidRPr="00763D22" w:rsidRDefault="006B2A15" w:rsidP="006B2A15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 w:rsidRPr="00763D22">
        <w:rPr>
          <w:rFonts w:ascii="Book Antiqua" w:eastAsia="TimesNewRomanPSMT" w:hAnsi="Book Antiqua" w:cs="Garamond"/>
          <w:color w:val="000000"/>
          <w:sz w:val="28"/>
          <w:szCs w:val="28"/>
        </w:rPr>
        <w:t>7041 Koll Center Parkway, Suite 160, Pleasanton, CA 94566, USA</w:t>
      </w:r>
    </w:p>
    <w:p w14:paraId="29E146FA" w14:textId="77777777" w:rsidR="006B2A15" w:rsidRPr="00763D22" w:rsidRDefault="006B2A15" w:rsidP="006B2A15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Telephone: </w:t>
      </w:r>
      <w:r w:rsidRPr="00763D22">
        <w:rPr>
          <w:rFonts w:ascii="Book Antiqua" w:eastAsia="TimesNewRomanPSMT" w:hAnsi="Book Antiqua" w:cs="Garamond"/>
          <w:color w:val="000000"/>
          <w:sz w:val="28"/>
          <w:szCs w:val="28"/>
        </w:rPr>
        <w:t>+1-925-3991568</w:t>
      </w:r>
    </w:p>
    <w:p w14:paraId="426CBEE2" w14:textId="77777777" w:rsidR="006B2A15" w:rsidRPr="00763D22" w:rsidRDefault="006B2A15" w:rsidP="006B2A15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E-mail: </w:t>
      </w: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bpgoffice@wjgnet.com</w:t>
      </w:r>
    </w:p>
    <w:p w14:paraId="60E3CAAD" w14:textId="77777777" w:rsidR="006B2A15" w:rsidRPr="00763D22" w:rsidRDefault="006B2A15" w:rsidP="006B2A15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Help Desk: </w:t>
      </w: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https://www.f6publishing.com/helpdesk</w:t>
      </w:r>
    </w:p>
    <w:p w14:paraId="1DE3423D" w14:textId="77777777" w:rsidR="006B2A15" w:rsidRPr="00763D22" w:rsidRDefault="006B2A15" w:rsidP="006B2A15">
      <w:pPr>
        <w:jc w:val="center"/>
        <w:rPr>
          <w:rFonts w:ascii="Book Antiqua" w:hAnsi="Book Antiqua"/>
        </w:rPr>
      </w:pP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https://www.wjgnet.com</w:t>
      </w:r>
    </w:p>
    <w:p w14:paraId="3270ED83" w14:textId="77777777" w:rsidR="006B2A15" w:rsidRDefault="006B2A15" w:rsidP="006B2A15">
      <w:pPr>
        <w:jc w:val="center"/>
        <w:rPr>
          <w:rFonts w:ascii="Book Antiqua" w:hAnsi="Book Antiqua"/>
        </w:rPr>
      </w:pPr>
    </w:p>
    <w:p w14:paraId="31547BC7" w14:textId="77777777" w:rsidR="006B2A15" w:rsidRDefault="006B2A15" w:rsidP="006B2A15">
      <w:pPr>
        <w:jc w:val="center"/>
        <w:rPr>
          <w:rFonts w:ascii="Book Antiqua" w:hAnsi="Book Antiqua"/>
        </w:rPr>
      </w:pPr>
    </w:p>
    <w:p w14:paraId="111D5C2F" w14:textId="77777777" w:rsidR="006B2A15" w:rsidRDefault="006B2A15" w:rsidP="006B2A15">
      <w:pPr>
        <w:jc w:val="center"/>
        <w:rPr>
          <w:rFonts w:ascii="Book Antiqua" w:hAnsi="Book Antiqua"/>
        </w:rPr>
      </w:pPr>
    </w:p>
    <w:p w14:paraId="2E663737" w14:textId="77777777" w:rsidR="006B2A15" w:rsidRDefault="006B2A15" w:rsidP="006B2A15">
      <w:pPr>
        <w:jc w:val="center"/>
        <w:rPr>
          <w:rFonts w:ascii="Book Antiqua" w:hAnsi="Book Antiqua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4D0119EE" wp14:editId="3E4CAD28">
            <wp:extent cx="1447800" cy="1440180"/>
            <wp:effectExtent l="0" t="0" r="0" b="7620"/>
            <wp:docPr id="6" name="图片 6" descr="C:\Users\18810513029\Desktop\二维码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18810513029\Desktop\二维码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780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60FF0A" w14:textId="77777777" w:rsidR="006B2A15" w:rsidRDefault="006B2A15" w:rsidP="006B2A15">
      <w:pPr>
        <w:jc w:val="center"/>
        <w:rPr>
          <w:rFonts w:ascii="Book Antiqua" w:hAnsi="Book Antiqua"/>
        </w:rPr>
      </w:pPr>
    </w:p>
    <w:p w14:paraId="7E24F619" w14:textId="77777777" w:rsidR="006B2A15" w:rsidRDefault="006B2A15" w:rsidP="006B2A15">
      <w:pPr>
        <w:jc w:val="center"/>
        <w:rPr>
          <w:rFonts w:ascii="Book Antiqua" w:hAnsi="Book Antiqua"/>
        </w:rPr>
      </w:pPr>
    </w:p>
    <w:p w14:paraId="6B022A9F" w14:textId="77777777" w:rsidR="006B2A15" w:rsidRDefault="006B2A15" w:rsidP="006B2A15">
      <w:pPr>
        <w:jc w:val="center"/>
        <w:rPr>
          <w:rFonts w:ascii="Book Antiqua" w:hAnsi="Book Antiqua"/>
        </w:rPr>
      </w:pPr>
    </w:p>
    <w:p w14:paraId="4D29F43F" w14:textId="77777777" w:rsidR="006B2A15" w:rsidRDefault="006B2A15" w:rsidP="006B2A15">
      <w:pPr>
        <w:jc w:val="center"/>
        <w:rPr>
          <w:rFonts w:ascii="Book Antiqua" w:hAnsi="Book Antiqua"/>
        </w:rPr>
      </w:pPr>
    </w:p>
    <w:p w14:paraId="5D8BF0AC" w14:textId="77777777" w:rsidR="006B2A15" w:rsidRDefault="006B2A15" w:rsidP="006B2A15">
      <w:pPr>
        <w:jc w:val="center"/>
        <w:rPr>
          <w:rFonts w:ascii="Book Antiqua" w:hAnsi="Book Antiqua"/>
        </w:rPr>
      </w:pPr>
    </w:p>
    <w:p w14:paraId="5C9CE3E1" w14:textId="77777777" w:rsidR="006B2A15" w:rsidRDefault="006B2A15" w:rsidP="006B2A15">
      <w:pPr>
        <w:jc w:val="center"/>
        <w:rPr>
          <w:rFonts w:ascii="Book Antiqua" w:hAnsi="Book Antiqua"/>
        </w:rPr>
      </w:pPr>
    </w:p>
    <w:p w14:paraId="09DF1013" w14:textId="77777777" w:rsidR="006B2A15" w:rsidRDefault="006B2A15" w:rsidP="006B2A15">
      <w:pPr>
        <w:jc w:val="center"/>
        <w:rPr>
          <w:rFonts w:ascii="Book Antiqua" w:hAnsi="Book Antiqua"/>
        </w:rPr>
      </w:pPr>
    </w:p>
    <w:p w14:paraId="4D785A81" w14:textId="77777777" w:rsidR="006B2A15" w:rsidRDefault="006B2A15" w:rsidP="006B2A15">
      <w:pPr>
        <w:jc w:val="center"/>
        <w:rPr>
          <w:rFonts w:ascii="Book Antiqua" w:hAnsi="Book Antiqua"/>
        </w:rPr>
      </w:pPr>
    </w:p>
    <w:p w14:paraId="1D34EA25" w14:textId="77777777" w:rsidR="006B2A15" w:rsidRDefault="006B2A15" w:rsidP="006B2A15">
      <w:pPr>
        <w:jc w:val="center"/>
        <w:rPr>
          <w:rFonts w:ascii="Book Antiqua" w:hAnsi="Book Antiqua"/>
        </w:rPr>
      </w:pPr>
    </w:p>
    <w:p w14:paraId="12075AC5" w14:textId="77777777" w:rsidR="006B2A15" w:rsidRPr="00763D22" w:rsidRDefault="006B2A15" w:rsidP="006B2A15">
      <w:pPr>
        <w:jc w:val="right"/>
        <w:rPr>
          <w:rFonts w:ascii="Book Antiqua" w:hAnsi="Book Antiqua"/>
          <w:color w:val="000000" w:themeColor="text1"/>
        </w:rPr>
      </w:pPr>
    </w:p>
    <w:p w14:paraId="3F31FC6D" w14:textId="77777777" w:rsidR="006B2A15" w:rsidRPr="00763D22" w:rsidRDefault="006B2A15" w:rsidP="006B2A15">
      <w:pPr>
        <w:jc w:val="center"/>
        <w:rPr>
          <w:rFonts w:ascii="Book Antiqua" w:hAnsi="Book Antiqua"/>
          <w:color w:val="000000" w:themeColor="text1"/>
        </w:rPr>
      </w:pPr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>© 202</w:t>
      </w:r>
      <w:r>
        <w:rPr>
          <w:rFonts w:ascii="Book Antiqua" w:eastAsia="BookAntiqua-Bold" w:hAnsi="Book Antiqua" w:cs="BookAntiqua-Bold" w:hint="eastAsia"/>
          <w:b/>
          <w:bCs/>
          <w:color w:val="000000" w:themeColor="text1"/>
        </w:rPr>
        <w:t>2</w:t>
      </w:r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 xml:space="preserve"> </w:t>
      </w:r>
      <w:proofErr w:type="spellStart"/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>Baishideng</w:t>
      </w:r>
      <w:proofErr w:type="spellEnd"/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 xml:space="preserve"> Publishing Group Inc. All rights reserved.</w:t>
      </w:r>
      <w:r w:rsidRPr="00763D22">
        <w:rPr>
          <w:rFonts w:ascii="Book Antiqua" w:hAnsi="Book Antiqua"/>
          <w:color w:val="000000" w:themeColor="text1"/>
        </w:rPr>
        <w:fldChar w:fldCharType="begin"/>
      </w:r>
      <w:r w:rsidRPr="00763D22">
        <w:rPr>
          <w:rFonts w:ascii="Book Antiqua" w:hAnsi="Book Antiqua"/>
          <w:color w:val="000000" w:themeColor="text1"/>
        </w:rPr>
        <w:instrText xml:space="preserve"> ADDIN EN.REFLIST </w:instrText>
      </w:r>
      <w:r w:rsidRPr="00763D22">
        <w:rPr>
          <w:rFonts w:ascii="Book Antiqua" w:hAnsi="Book Antiqua"/>
          <w:color w:val="000000" w:themeColor="text1"/>
        </w:rPr>
        <w:fldChar w:fldCharType="end"/>
      </w:r>
    </w:p>
    <w:p w14:paraId="1D216CB7" w14:textId="77777777" w:rsidR="00A77B3E" w:rsidRPr="006B2A15" w:rsidRDefault="00A77B3E" w:rsidP="001A027B">
      <w:pPr>
        <w:spacing w:line="360" w:lineRule="auto"/>
        <w:jc w:val="both"/>
        <w:rPr>
          <w:rFonts w:ascii="Book Antiqua" w:hAnsi="Book Antiqua"/>
          <w:color w:val="000000"/>
          <w:lang w:eastAsia="zh-CN"/>
        </w:rPr>
      </w:pPr>
    </w:p>
    <w:sectPr w:rsidR="00A77B3E" w:rsidRPr="006B2A1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EB69A57" w14:textId="77777777" w:rsidR="00AF3F1E" w:rsidRDefault="00AF3F1E" w:rsidP="004F2356">
      <w:r>
        <w:separator/>
      </w:r>
    </w:p>
  </w:endnote>
  <w:endnote w:type="continuationSeparator" w:id="0">
    <w:p w14:paraId="5F1CFE84" w14:textId="77777777" w:rsidR="00AF3F1E" w:rsidRDefault="00AF3F1E" w:rsidP="004F2356">
      <w:r>
        <w:continuationSeparator/>
      </w:r>
    </w:p>
  </w:endnote>
  <w:endnote w:type="continuationNotice" w:id="1">
    <w:p w14:paraId="656EA5D4" w14:textId="77777777" w:rsidR="00AF3F1E" w:rsidRDefault="00AF3F1E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altName w:val="Segoe Print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DengXian">
    <w:altName w:val="等线"/>
    <w:charset w:val="86"/>
    <w:family w:val="auto"/>
    <w:pitch w:val="variable"/>
    <w:sig w:usb0="A00002BF" w:usb1="38CF7CFA" w:usb2="00000016" w:usb3="00000000" w:csb0="0004000F" w:csb1="00000000"/>
  </w:font>
  <w:font w:name="TimesNewRomanPSMT">
    <w:altName w:val="宋体"/>
    <w:charset w:val="86"/>
    <w:family w:val="auto"/>
    <w:pitch w:val="default"/>
    <w:sig w:usb0="00000005" w:usb1="080F0000" w:usb2="00000010" w:usb3="00000000" w:csb0="00060002" w:csb1="00000000"/>
  </w:font>
  <w:font w:name="Garamond-Bold">
    <w:altName w:val="等线"/>
    <w:charset w:val="00"/>
    <w:family w:val="auto"/>
    <w:pitch w:val="default"/>
    <w:sig w:usb0="00000001" w:usb1="080E0000" w:usb2="00000010" w:usb3="00000000" w:csb0="0004009F" w:csb1="00000000"/>
  </w:font>
  <w:font w:name="BookAntiqua-Bold">
    <w:altName w:val="宋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858341699"/>
      <w:docPartObj>
        <w:docPartGallery w:val="Page Numbers (Bottom of Page)"/>
        <w:docPartUnique/>
      </w:docPartObj>
    </w:sdtPr>
    <w:sdtEndPr/>
    <w:sdtContent>
      <w:sdt>
        <w:sdtPr>
          <w:id w:val="860082579"/>
          <w:docPartObj>
            <w:docPartGallery w:val="Page Numbers (Top of Page)"/>
            <w:docPartUnique/>
          </w:docPartObj>
        </w:sdtPr>
        <w:sdtEndPr/>
        <w:sdtContent>
          <w:p w14:paraId="33CAB4D7" w14:textId="018667A8" w:rsidR="00B914D8" w:rsidRDefault="00B914D8">
            <w:pPr>
              <w:pStyle w:val="a4"/>
              <w:jc w:val="right"/>
            </w:pPr>
            <w:r>
              <w:rPr>
                <w:lang w:val="zh-CN" w:eastAsia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197315">
              <w:rPr>
                <w:b/>
                <w:bCs/>
                <w:noProof/>
              </w:rPr>
              <w:t>30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 w:eastAsia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197315">
              <w:rPr>
                <w:b/>
                <w:bCs/>
                <w:noProof/>
              </w:rPr>
              <w:t>36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028872CD" w14:textId="77777777" w:rsidR="00B914D8" w:rsidRDefault="00B914D8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A8BCD44" w14:textId="77777777" w:rsidR="00AF3F1E" w:rsidRDefault="00AF3F1E" w:rsidP="004F2356">
      <w:r>
        <w:separator/>
      </w:r>
    </w:p>
  </w:footnote>
  <w:footnote w:type="continuationSeparator" w:id="0">
    <w:p w14:paraId="6B2E0A4D" w14:textId="77777777" w:rsidR="00AF3F1E" w:rsidRDefault="00AF3F1E" w:rsidP="004F2356">
      <w:r>
        <w:continuationSeparator/>
      </w:r>
    </w:p>
  </w:footnote>
  <w:footnote w:type="continuationNotice" w:id="1">
    <w:p w14:paraId="2F020E8D" w14:textId="77777777" w:rsidR="00AF3F1E" w:rsidRDefault="00AF3F1E"/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Liansheng">
    <w15:presenceInfo w15:providerId="Windows Live" w15:userId="4fffbcdf8f4c29bb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77B3E"/>
    <w:rsid w:val="00025542"/>
    <w:rsid w:val="000308DA"/>
    <w:rsid w:val="000345FB"/>
    <w:rsid w:val="000425DD"/>
    <w:rsid w:val="00060ABA"/>
    <w:rsid w:val="00066B1E"/>
    <w:rsid w:val="000735A2"/>
    <w:rsid w:val="00090E58"/>
    <w:rsid w:val="00093371"/>
    <w:rsid w:val="000955F5"/>
    <w:rsid w:val="000A6757"/>
    <w:rsid w:val="000D3998"/>
    <w:rsid w:val="000D4A72"/>
    <w:rsid w:val="000D5190"/>
    <w:rsid w:val="000F59CD"/>
    <w:rsid w:val="00114A5B"/>
    <w:rsid w:val="00134E13"/>
    <w:rsid w:val="00140179"/>
    <w:rsid w:val="001411B4"/>
    <w:rsid w:val="00156225"/>
    <w:rsid w:val="0017175E"/>
    <w:rsid w:val="0017273A"/>
    <w:rsid w:val="00197315"/>
    <w:rsid w:val="001A027B"/>
    <w:rsid w:val="001B348A"/>
    <w:rsid w:val="001D63DF"/>
    <w:rsid w:val="001D671B"/>
    <w:rsid w:val="001E7221"/>
    <w:rsid w:val="001F5CF4"/>
    <w:rsid w:val="00216144"/>
    <w:rsid w:val="00227F8E"/>
    <w:rsid w:val="002542A7"/>
    <w:rsid w:val="00257DB2"/>
    <w:rsid w:val="00262D9C"/>
    <w:rsid w:val="00282403"/>
    <w:rsid w:val="002A4406"/>
    <w:rsid w:val="002A69CF"/>
    <w:rsid w:val="002B31D5"/>
    <w:rsid w:val="002C185C"/>
    <w:rsid w:val="002D0AE8"/>
    <w:rsid w:val="002F1484"/>
    <w:rsid w:val="00301D71"/>
    <w:rsid w:val="00302791"/>
    <w:rsid w:val="00347208"/>
    <w:rsid w:val="00350A64"/>
    <w:rsid w:val="00364046"/>
    <w:rsid w:val="003651A2"/>
    <w:rsid w:val="00371496"/>
    <w:rsid w:val="00374254"/>
    <w:rsid w:val="003878E8"/>
    <w:rsid w:val="00394280"/>
    <w:rsid w:val="00395EBB"/>
    <w:rsid w:val="003A17C9"/>
    <w:rsid w:val="003B1682"/>
    <w:rsid w:val="003D4B50"/>
    <w:rsid w:val="003E130A"/>
    <w:rsid w:val="003E37A5"/>
    <w:rsid w:val="00413A7E"/>
    <w:rsid w:val="0042218E"/>
    <w:rsid w:val="00441FAD"/>
    <w:rsid w:val="00447EEF"/>
    <w:rsid w:val="0045187C"/>
    <w:rsid w:val="0045633A"/>
    <w:rsid w:val="00485318"/>
    <w:rsid w:val="00491AF7"/>
    <w:rsid w:val="00492A21"/>
    <w:rsid w:val="004A056A"/>
    <w:rsid w:val="004A0712"/>
    <w:rsid w:val="004C4607"/>
    <w:rsid w:val="004C4EA6"/>
    <w:rsid w:val="004E707A"/>
    <w:rsid w:val="004F2356"/>
    <w:rsid w:val="004F38A5"/>
    <w:rsid w:val="005254D7"/>
    <w:rsid w:val="00556C47"/>
    <w:rsid w:val="005630AA"/>
    <w:rsid w:val="0056675F"/>
    <w:rsid w:val="005B6306"/>
    <w:rsid w:val="005C49FC"/>
    <w:rsid w:val="005D5835"/>
    <w:rsid w:val="005E3FCA"/>
    <w:rsid w:val="005F32A9"/>
    <w:rsid w:val="00610108"/>
    <w:rsid w:val="006149A0"/>
    <w:rsid w:val="00615DBE"/>
    <w:rsid w:val="00624B18"/>
    <w:rsid w:val="00626AFA"/>
    <w:rsid w:val="006323D9"/>
    <w:rsid w:val="00645233"/>
    <w:rsid w:val="006529E5"/>
    <w:rsid w:val="00663C55"/>
    <w:rsid w:val="006872AC"/>
    <w:rsid w:val="00690286"/>
    <w:rsid w:val="006B2A15"/>
    <w:rsid w:val="006B4B2B"/>
    <w:rsid w:val="006C3DEE"/>
    <w:rsid w:val="006F65EA"/>
    <w:rsid w:val="007032F7"/>
    <w:rsid w:val="00737013"/>
    <w:rsid w:val="00761657"/>
    <w:rsid w:val="007A3B73"/>
    <w:rsid w:val="007B047D"/>
    <w:rsid w:val="007B336F"/>
    <w:rsid w:val="007C0D40"/>
    <w:rsid w:val="007C79BB"/>
    <w:rsid w:val="007E7C71"/>
    <w:rsid w:val="008001A4"/>
    <w:rsid w:val="008337FB"/>
    <w:rsid w:val="0083688F"/>
    <w:rsid w:val="00840B30"/>
    <w:rsid w:val="0085066D"/>
    <w:rsid w:val="00871A6F"/>
    <w:rsid w:val="008B149F"/>
    <w:rsid w:val="008E3B51"/>
    <w:rsid w:val="00902202"/>
    <w:rsid w:val="00921455"/>
    <w:rsid w:val="00965B1E"/>
    <w:rsid w:val="009745C9"/>
    <w:rsid w:val="00986EAF"/>
    <w:rsid w:val="009B26A3"/>
    <w:rsid w:val="009B3429"/>
    <w:rsid w:val="009C05C3"/>
    <w:rsid w:val="009C71B3"/>
    <w:rsid w:val="009E20DE"/>
    <w:rsid w:val="009E54AB"/>
    <w:rsid w:val="00A37773"/>
    <w:rsid w:val="00A76FDE"/>
    <w:rsid w:val="00A77B3E"/>
    <w:rsid w:val="00A8104D"/>
    <w:rsid w:val="00A91AD4"/>
    <w:rsid w:val="00A95F3D"/>
    <w:rsid w:val="00AB3090"/>
    <w:rsid w:val="00AC71DD"/>
    <w:rsid w:val="00AF3F1E"/>
    <w:rsid w:val="00B03A6A"/>
    <w:rsid w:val="00B13844"/>
    <w:rsid w:val="00B17C0B"/>
    <w:rsid w:val="00B25DED"/>
    <w:rsid w:val="00B56EFE"/>
    <w:rsid w:val="00B70073"/>
    <w:rsid w:val="00B73A74"/>
    <w:rsid w:val="00B75108"/>
    <w:rsid w:val="00B86962"/>
    <w:rsid w:val="00B914D8"/>
    <w:rsid w:val="00B9733F"/>
    <w:rsid w:val="00B97709"/>
    <w:rsid w:val="00BA1879"/>
    <w:rsid w:val="00BB6B63"/>
    <w:rsid w:val="00BD0EFC"/>
    <w:rsid w:val="00BE25D4"/>
    <w:rsid w:val="00BE407B"/>
    <w:rsid w:val="00BE69E7"/>
    <w:rsid w:val="00C17173"/>
    <w:rsid w:val="00C22123"/>
    <w:rsid w:val="00C25772"/>
    <w:rsid w:val="00C27448"/>
    <w:rsid w:val="00C30060"/>
    <w:rsid w:val="00C3400A"/>
    <w:rsid w:val="00C345B4"/>
    <w:rsid w:val="00C40554"/>
    <w:rsid w:val="00C6457A"/>
    <w:rsid w:val="00C84E5B"/>
    <w:rsid w:val="00CA2A55"/>
    <w:rsid w:val="00CB636B"/>
    <w:rsid w:val="00CD080C"/>
    <w:rsid w:val="00CD29B8"/>
    <w:rsid w:val="00CE4982"/>
    <w:rsid w:val="00D000C9"/>
    <w:rsid w:val="00D07416"/>
    <w:rsid w:val="00D16659"/>
    <w:rsid w:val="00D264E9"/>
    <w:rsid w:val="00D31853"/>
    <w:rsid w:val="00D56E83"/>
    <w:rsid w:val="00DA03D0"/>
    <w:rsid w:val="00DA1119"/>
    <w:rsid w:val="00DA6115"/>
    <w:rsid w:val="00DA641F"/>
    <w:rsid w:val="00DD4A5E"/>
    <w:rsid w:val="00DE4738"/>
    <w:rsid w:val="00DE7E23"/>
    <w:rsid w:val="00DF0646"/>
    <w:rsid w:val="00E0476F"/>
    <w:rsid w:val="00E1495D"/>
    <w:rsid w:val="00E700A2"/>
    <w:rsid w:val="00E73F38"/>
    <w:rsid w:val="00E77AE6"/>
    <w:rsid w:val="00EB0BBB"/>
    <w:rsid w:val="00EB6BF6"/>
    <w:rsid w:val="00EC22FA"/>
    <w:rsid w:val="00EC5033"/>
    <w:rsid w:val="00EF2319"/>
    <w:rsid w:val="00EF5DC6"/>
    <w:rsid w:val="00F032FF"/>
    <w:rsid w:val="00F32667"/>
    <w:rsid w:val="00F63094"/>
    <w:rsid w:val="00F67493"/>
    <w:rsid w:val="00F7664B"/>
    <w:rsid w:val="00F82580"/>
    <w:rsid w:val="00F91B7E"/>
    <w:rsid w:val="00F9454D"/>
    <w:rsid w:val="00FC16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6D801A1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footer" w:uiPriority="99"/>
    <w:lsdException w:name="caption" w:qFormat="1"/>
    <w:lsdException w:name="table of authorities" w:semiHidden="0" w:unhideWhenUsed="0"/>
    <w:lsdException w:name="List" w:semiHidden="0" w:unhideWhenUsed="0"/>
    <w:lsdException w:name="List Bullet" w:semiHidden="0" w:unhideWhenUsed="0"/>
    <w:lsdException w:name="Title" w:semiHidden="0" w:unhideWhenUsed="0" w:qFormat="1"/>
    <w:lsdException w:name="Default Paragraph Font" w:uiPriority="1"/>
    <w:lsdException w:name="List Continue 2" w:semiHidden="0" w:unhideWhenUsed="0"/>
    <w:lsdException w:name="List Continue 3" w:semiHidden="0" w:unhideWhenUsed="0"/>
    <w:lsdException w:name="List Continue 4" w:semiHidden="0" w:unhideWhenUsed="0"/>
    <w:lsdException w:name="List Continue 5" w:semiHidden="0" w:unhideWhenUsed="0"/>
    <w:lsdException w:name="Subtitle" w:semiHidden="0" w:unhideWhenUsed="0" w:qFormat="1"/>
    <w:lsdException w:name="Strong" w:semiHidden="0" w:unhideWhenUsed="0" w:qFormat="1"/>
    <w:lsdException w:name="Emphasis" w:semiHidden="0" w:unhideWhenUsed="0" w:qFormat="1"/>
    <w:lsdException w:name="No List" w:uiPriority="99"/>
    <w:lsdException w:name="Balloon Text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rsid w:val="004F235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rsid w:val="004F2356"/>
    <w:rPr>
      <w:sz w:val="18"/>
      <w:szCs w:val="18"/>
    </w:rPr>
  </w:style>
  <w:style w:type="paragraph" w:styleId="a4">
    <w:name w:val="footer"/>
    <w:basedOn w:val="a"/>
    <w:link w:val="Char0"/>
    <w:uiPriority w:val="99"/>
    <w:rsid w:val="004F2356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4F2356"/>
    <w:rPr>
      <w:sz w:val="18"/>
      <w:szCs w:val="18"/>
    </w:rPr>
  </w:style>
  <w:style w:type="character" w:styleId="a5">
    <w:name w:val="annotation reference"/>
    <w:basedOn w:val="a0"/>
    <w:rsid w:val="00BD0EFC"/>
    <w:rPr>
      <w:sz w:val="21"/>
      <w:szCs w:val="21"/>
    </w:rPr>
  </w:style>
  <w:style w:type="paragraph" w:styleId="a6">
    <w:name w:val="annotation text"/>
    <w:basedOn w:val="a"/>
    <w:link w:val="Char1"/>
    <w:rsid w:val="00BD0EFC"/>
  </w:style>
  <w:style w:type="character" w:customStyle="1" w:styleId="Char1">
    <w:name w:val="批注文字 Char"/>
    <w:basedOn w:val="a0"/>
    <w:link w:val="a6"/>
    <w:rsid w:val="00BD0EFC"/>
    <w:rPr>
      <w:sz w:val="24"/>
      <w:szCs w:val="24"/>
    </w:rPr>
  </w:style>
  <w:style w:type="paragraph" w:styleId="a7">
    <w:name w:val="annotation subject"/>
    <w:basedOn w:val="a6"/>
    <w:next w:val="a6"/>
    <w:link w:val="Char2"/>
    <w:rsid w:val="00BD0EFC"/>
    <w:rPr>
      <w:b/>
      <w:bCs/>
    </w:rPr>
  </w:style>
  <w:style w:type="character" w:customStyle="1" w:styleId="Char2">
    <w:name w:val="批注主题 Char"/>
    <w:basedOn w:val="Char1"/>
    <w:link w:val="a7"/>
    <w:rsid w:val="00BD0EFC"/>
    <w:rPr>
      <w:b/>
      <w:bCs/>
      <w:sz w:val="24"/>
      <w:szCs w:val="24"/>
    </w:rPr>
  </w:style>
  <w:style w:type="paragraph" w:styleId="a8">
    <w:name w:val="Balloon Text"/>
    <w:basedOn w:val="a"/>
    <w:link w:val="Char3"/>
    <w:rsid w:val="00BD0EFC"/>
    <w:rPr>
      <w:sz w:val="18"/>
      <w:szCs w:val="18"/>
    </w:rPr>
  </w:style>
  <w:style w:type="character" w:customStyle="1" w:styleId="Char3">
    <w:name w:val="批注框文本 Char"/>
    <w:basedOn w:val="a0"/>
    <w:link w:val="a8"/>
    <w:rsid w:val="00BD0EFC"/>
    <w:rPr>
      <w:sz w:val="18"/>
      <w:szCs w:val="18"/>
    </w:rPr>
  </w:style>
  <w:style w:type="paragraph" w:styleId="a9">
    <w:name w:val="Revision"/>
    <w:hidden/>
    <w:uiPriority w:val="99"/>
    <w:semiHidden/>
    <w:rsid w:val="009B3429"/>
    <w:rPr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footer" w:uiPriority="99"/>
    <w:lsdException w:name="caption" w:qFormat="1"/>
    <w:lsdException w:name="table of authorities" w:semiHidden="0" w:unhideWhenUsed="0"/>
    <w:lsdException w:name="List" w:semiHidden="0" w:unhideWhenUsed="0"/>
    <w:lsdException w:name="List Bullet" w:semiHidden="0" w:unhideWhenUsed="0"/>
    <w:lsdException w:name="Title" w:semiHidden="0" w:unhideWhenUsed="0" w:qFormat="1"/>
    <w:lsdException w:name="Default Paragraph Font" w:uiPriority="1"/>
    <w:lsdException w:name="List Continue 2" w:semiHidden="0" w:unhideWhenUsed="0"/>
    <w:lsdException w:name="List Continue 3" w:semiHidden="0" w:unhideWhenUsed="0"/>
    <w:lsdException w:name="List Continue 4" w:semiHidden="0" w:unhideWhenUsed="0"/>
    <w:lsdException w:name="List Continue 5" w:semiHidden="0" w:unhideWhenUsed="0"/>
    <w:lsdException w:name="Subtitle" w:semiHidden="0" w:unhideWhenUsed="0" w:qFormat="1"/>
    <w:lsdException w:name="Strong" w:semiHidden="0" w:unhideWhenUsed="0" w:qFormat="1"/>
    <w:lsdException w:name="Emphasis" w:semiHidden="0" w:unhideWhenUsed="0" w:qFormat="1"/>
    <w:lsdException w:name="No List" w:uiPriority="99"/>
    <w:lsdException w:name="Balloon Text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rsid w:val="004F235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rsid w:val="004F2356"/>
    <w:rPr>
      <w:sz w:val="18"/>
      <w:szCs w:val="18"/>
    </w:rPr>
  </w:style>
  <w:style w:type="paragraph" w:styleId="a4">
    <w:name w:val="footer"/>
    <w:basedOn w:val="a"/>
    <w:link w:val="Char0"/>
    <w:uiPriority w:val="99"/>
    <w:rsid w:val="004F2356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4F2356"/>
    <w:rPr>
      <w:sz w:val="18"/>
      <w:szCs w:val="18"/>
    </w:rPr>
  </w:style>
  <w:style w:type="character" w:styleId="a5">
    <w:name w:val="annotation reference"/>
    <w:basedOn w:val="a0"/>
    <w:rsid w:val="00BD0EFC"/>
    <w:rPr>
      <w:sz w:val="21"/>
      <w:szCs w:val="21"/>
    </w:rPr>
  </w:style>
  <w:style w:type="paragraph" w:styleId="a6">
    <w:name w:val="annotation text"/>
    <w:basedOn w:val="a"/>
    <w:link w:val="Char1"/>
    <w:rsid w:val="00BD0EFC"/>
  </w:style>
  <w:style w:type="character" w:customStyle="1" w:styleId="Char1">
    <w:name w:val="批注文字 Char"/>
    <w:basedOn w:val="a0"/>
    <w:link w:val="a6"/>
    <w:rsid w:val="00BD0EFC"/>
    <w:rPr>
      <w:sz w:val="24"/>
      <w:szCs w:val="24"/>
    </w:rPr>
  </w:style>
  <w:style w:type="paragraph" w:styleId="a7">
    <w:name w:val="annotation subject"/>
    <w:basedOn w:val="a6"/>
    <w:next w:val="a6"/>
    <w:link w:val="Char2"/>
    <w:rsid w:val="00BD0EFC"/>
    <w:rPr>
      <w:b/>
      <w:bCs/>
    </w:rPr>
  </w:style>
  <w:style w:type="character" w:customStyle="1" w:styleId="Char2">
    <w:name w:val="批注主题 Char"/>
    <w:basedOn w:val="Char1"/>
    <w:link w:val="a7"/>
    <w:rsid w:val="00BD0EFC"/>
    <w:rPr>
      <w:b/>
      <w:bCs/>
      <w:sz w:val="24"/>
      <w:szCs w:val="24"/>
    </w:rPr>
  </w:style>
  <w:style w:type="paragraph" w:styleId="a8">
    <w:name w:val="Balloon Text"/>
    <w:basedOn w:val="a"/>
    <w:link w:val="Char3"/>
    <w:rsid w:val="00BD0EFC"/>
    <w:rPr>
      <w:sz w:val="18"/>
      <w:szCs w:val="18"/>
    </w:rPr>
  </w:style>
  <w:style w:type="character" w:customStyle="1" w:styleId="Char3">
    <w:name w:val="批注框文本 Char"/>
    <w:basedOn w:val="a0"/>
    <w:link w:val="a8"/>
    <w:rsid w:val="00BD0EFC"/>
    <w:rPr>
      <w:sz w:val="18"/>
      <w:szCs w:val="18"/>
    </w:rPr>
  </w:style>
  <w:style w:type="paragraph" w:styleId="a9">
    <w:name w:val="Revision"/>
    <w:hidden/>
    <w:uiPriority w:val="99"/>
    <w:semiHidden/>
    <w:rsid w:val="009B3429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77309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8C3B471-6F00-4C1D-811E-95CAF5B75C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36</Pages>
  <Words>9370</Words>
  <Characters>53411</Characters>
  <Application>Microsoft Office Word</Application>
  <DocSecurity>0</DocSecurity>
  <Lines>445</Lines>
  <Paragraphs>1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6265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ueying huang</dc:creator>
  <cp:lastModifiedBy>HP</cp:lastModifiedBy>
  <cp:revision>17</cp:revision>
  <dcterms:created xsi:type="dcterms:W3CDTF">2022-04-24T07:28:00Z</dcterms:created>
  <dcterms:modified xsi:type="dcterms:W3CDTF">2022-06-15T20:03:00Z</dcterms:modified>
</cp:coreProperties>
</file>